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F2B965" w14:textId="77777777" w:rsidR="00A62BF0" w:rsidRPr="001908B9" w:rsidRDefault="00A62BF0" w:rsidP="00A62BF0">
      <w:pPr>
        <w:pStyle w:val="Heading1"/>
        <w:rPr>
          <w:sz w:val="32"/>
          <w:szCs w:val="44"/>
        </w:rPr>
      </w:pPr>
      <w:r w:rsidRPr="001908B9">
        <w:rPr>
          <w:sz w:val="32"/>
          <w:szCs w:val="44"/>
        </w:rPr>
        <w:t>Supplementary Material</w:t>
      </w:r>
    </w:p>
    <w:p w14:paraId="41BF52CD" w14:textId="77777777" w:rsidR="00A62BF0" w:rsidRPr="00AA5B07" w:rsidRDefault="00A62BF0" w:rsidP="00A62BF0">
      <w:pPr>
        <w:spacing w:line="480" w:lineRule="auto"/>
      </w:pPr>
      <w:r w:rsidRPr="00AA5B07">
        <w:rPr>
          <w:b/>
          <w:bCs/>
        </w:rPr>
        <w:t>Supplementary Table S1.</w:t>
      </w:r>
      <w:r w:rsidRPr="00AA5B07">
        <w:t xml:space="preserve"> Summary of data used to construct Figure 3. The classification accuracy from the top performing algorithm on a distinct dataset within each research paper is included (n=67). If multiple distinct datasets were used in a single research paper, the top performing algorithm from each dataset was reported. Where papers did not include classification accuracy, data were not used, likely resulting in the underreporting of more recent research that are likely to provide F1-score, precision or recall values instead. Classification accuracy was selected given it is the </w:t>
      </w:r>
      <w:r>
        <w:t xml:space="preserve">metric </w:t>
      </w:r>
      <w:r w:rsidRPr="00AA5B07">
        <w:t>most used in older research and allowed for a longer comparison period</w:t>
      </w:r>
    </w:p>
    <w:p w14:paraId="63D85245" w14:textId="77777777" w:rsidR="00A62BF0" w:rsidRPr="00AA5B07" w:rsidRDefault="00A62BF0" w:rsidP="00A62BF0"/>
    <w:tbl>
      <w:tblPr>
        <w:tblW w:w="4767" w:type="pct"/>
        <w:tblBorders>
          <w:top w:val="single" w:sz="8" w:space="0" w:color="000000"/>
          <w:bottom w:val="single" w:sz="8" w:space="0" w:color="000000"/>
        </w:tblBorders>
        <w:tblCellMar>
          <w:top w:w="100" w:type="dxa"/>
          <w:left w:w="100" w:type="dxa"/>
          <w:bottom w:w="100" w:type="dxa"/>
          <w:right w:w="100" w:type="dxa"/>
        </w:tblCellMar>
        <w:tblLook w:val="0600" w:firstRow="0" w:lastRow="0" w:firstColumn="0" w:lastColumn="0" w:noHBand="1" w:noVBand="1"/>
      </w:tblPr>
      <w:tblGrid>
        <w:gridCol w:w="1519"/>
        <w:gridCol w:w="854"/>
        <w:gridCol w:w="1514"/>
        <w:gridCol w:w="1771"/>
        <w:gridCol w:w="663"/>
        <w:gridCol w:w="2284"/>
      </w:tblGrid>
      <w:tr w:rsidR="00A62BF0" w:rsidRPr="00AA5B07" w14:paraId="6028774B" w14:textId="77777777" w:rsidTr="00A62BF0">
        <w:trPr>
          <w:trHeight w:val="740"/>
        </w:trPr>
        <w:tc>
          <w:tcPr>
            <w:tcW w:w="882" w:type="pct"/>
            <w:tcBorders>
              <w:top w:val="single" w:sz="8" w:space="0" w:color="000000"/>
              <w:bottom w:val="double" w:sz="4" w:space="0" w:color="000000"/>
            </w:tcBorders>
            <w:tcMar>
              <w:top w:w="100" w:type="dxa"/>
              <w:left w:w="100" w:type="dxa"/>
              <w:bottom w:w="100" w:type="dxa"/>
              <w:right w:w="100" w:type="dxa"/>
            </w:tcMar>
            <w:vAlign w:val="center"/>
          </w:tcPr>
          <w:p w14:paraId="7CD90C1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b/>
                <w:sz w:val="22"/>
                <w:szCs w:val="22"/>
              </w:rPr>
            </w:pPr>
            <w:r w:rsidRPr="00AA5B07">
              <w:rPr>
                <w:rFonts w:asciiTheme="minorHAnsi" w:hAnsiTheme="minorHAnsi" w:cstheme="minorHAnsi"/>
                <w:b/>
                <w:sz w:val="22"/>
                <w:szCs w:val="22"/>
              </w:rPr>
              <w:t>Feature Extraction</w:t>
            </w:r>
          </w:p>
        </w:tc>
        <w:tc>
          <w:tcPr>
            <w:tcW w:w="496" w:type="pct"/>
            <w:tcBorders>
              <w:top w:val="single" w:sz="8" w:space="0" w:color="000000"/>
              <w:bottom w:val="double" w:sz="4" w:space="0" w:color="000000"/>
            </w:tcBorders>
            <w:tcMar>
              <w:top w:w="100" w:type="dxa"/>
              <w:left w:w="100" w:type="dxa"/>
              <w:bottom w:w="100" w:type="dxa"/>
              <w:right w:w="100" w:type="dxa"/>
            </w:tcMar>
            <w:vAlign w:val="center"/>
          </w:tcPr>
          <w:p w14:paraId="2DB0AA5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b/>
                <w:sz w:val="22"/>
                <w:szCs w:val="22"/>
              </w:rPr>
            </w:pPr>
            <w:r w:rsidRPr="00AA5B07">
              <w:rPr>
                <w:rFonts w:asciiTheme="minorHAnsi" w:hAnsiTheme="minorHAnsi" w:cstheme="minorHAnsi"/>
                <w:b/>
                <w:sz w:val="22"/>
                <w:szCs w:val="22"/>
              </w:rPr>
              <w:t>Classes</w:t>
            </w:r>
          </w:p>
        </w:tc>
        <w:tc>
          <w:tcPr>
            <w:tcW w:w="880" w:type="pct"/>
            <w:tcBorders>
              <w:top w:val="single" w:sz="8" w:space="0" w:color="000000"/>
              <w:bottom w:val="double" w:sz="4" w:space="0" w:color="000000"/>
            </w:tcBorders>
            <w:tcMar>
              <w:top w:w="100" w:type="dxa"/>
              <w:left w:w="100" w:type="dxa"/>
              <w:bottom w:w="100" w:type="dxa"/>
              <w:right w:w="100" w:type="dxa"/>
            </w:tcMar>
            <w:vAlign w:val="center"/>
          </w:tcPr>
          <w:p w14:paraId="6D838E1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b/>
                <w:sz w:val="22"/>
                <w:szCs w:val="22"/>
              </w:rPr>
            </w:pPr>
            <w:r w:rsidRPr="00AA5B07">
              <w:rPr>
                <w:rFonts w:asciiTheme="minorHAnsi" w:hAnsiTheme="minorHAnsi" w:cstheme="minorHAnsi"/>
                <w:b/>
                <w:sz w:val="22"/>
                <w:szCs w:val="22"/>
              </w:rPr>
              <w:t>Accuracy (%)</w:t>
            </w:r>
          </w:p>
        </w:tc>
        <w:tc>
          <w:tcPr>
            <w:tcW w:w="1029" w:type="pct"/>
            <w:tcBorders>
              <w:top w:val="single" w:sz="8" w:space="0" w:color="000000"/>
              <w:bottom w:val="double" w:sz="4" w:space="0" w:color="000000"/>
            </w:tcBorders>
            <w:tcMar>
              <w:top w:w="100" w:type="dxa"/>
              <w:left w:w="100" w:type="dxa"/>
              <w:bottom w:w="100" w:type="dxa"/>
              <w:right w:w="100" w:type="dxa"/>
            </w:tcMar>
            <w:vAlign w:val="center"/>
          </w:tcPr>
          <w:p w14:paraId="6AEE006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b/>
                <w:sz w:val="22"/>
                <w:szCs w:val="22"/>
              </w:rPr>
            </w:pPr>
            <w:r w:rsidRPr="00AA5B07">
              <w:rPr>
                <w:rFonts w:asciiTheme="minorHAnsi" w:hAnsiTheme="minorHAnsi" w:cstheme="minorHAnsi"/>
                <w:b/>
                <w:sz w:val="22"/>
                <w:szCs w:val="22"/>
              </w:rPr>
              <w:t>Dataset Size</w:t>
            </w:r>
          </w:p>
        </w:tc>
        <w:tc>
          <w:tcPr>
            <w:tcW w:w="385" w:type="pct"/>
            <w:tcBorders>
              <w:top w:val="single" w:sz="8" w:space="0" w:color="000000"/>
              <w:bottom w:val="double" w:sz="4" w:space="0" w:color="000000"/>
            </w:tcBorders>
            <w:vAlign w:val="center"/>
          </w:tcPr>
          <w:p w14:paraId="47938FA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b/>
                <w:sz w:val="22"/>
                <w:szCs w:val="22"/>
              </w:rPr>
            </w:pPr>
            <w:r w:rsidRPr="00AA5B07">
              <w:rPr>
                <w:rFonts w:asciiTheme="minorHAnsi" w:hAnsiTheme="minorHAnsi" w:cstheme="minorHAnsi"/>
                <w:b/>
                <w:sz w:val="22"/>
                <w:szCs w:val="22"/>
              </w:rPr>
              <w:t>Year</w:t>
            </w:r>
          </w:p>
        </w:tc>
        <w:tc>
          <w:tcPr>
            <w:tcW w:w="1327" w:type="pct"/>
            <w:tcBorders>
              <w:top w:val="single" w:sz="8" w:space="0" w:color="000000"/>
              <w:bottom w:val="double" w:sz="4" w:space="0" w:color="000000"/>
            </w:tcBorders>
            <w:vAlign w:val="center"/>
          </w:tcPr>
          <w:p w14:paraId="02FA876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b/>
                <w:sz w:val="22"/>
                <w:szCs w:val="22"/>
              </w:rPr>
            </w:pPr>
            <w:r w:rsidRPr="00AA5B07">
              <w:rPr>
                <w:rFonts w:asciiTheme="minorHAnsi" w:hAnsiTheme="minorHAnsi" w:cstheme="minorHAnsi"/>
                <w:b/>
                <w:sz w:val="22"/>
                <w:szCs w:val="22"/>
              </w:rPr>
              <w:t>Reference</w:t>
            </w:r>
          </w:p>
        </w:tc>
      </w:tr>
      <w:tr w:rsidR="00A62BF0" w:rsidRPr="00AA5B07" w14:paraId="5863B2DD" w14:textId="77777777" w:rsidTr="00A62BF0">
        <w:trPr>
          <w:trHeight w:val="500"/>
        </w:trPr>
        <w:tc>
          <w:tcPr>
            <w:tcW w:w="882" w:type="pct"/>
            <w:tcBorders>
              <w:top w:val="double" w:sz="4" w:space="0" w:color="000000"/>
            </w:tcBorders>
            <w:shd w:val="clear" w:color="auto" w:fill="D9D9D9" w:themeFill="background1" w:themeFillShade="D9"/>
            <w:tcMar>
              <w:top w:w="100" w:type="dxa"/>
              <w:left w:w="100" w:type="dxa"/>
              <w:bottom w:w="100" w:type="dxa"/>
              <w:right w:w="100" w:type="dxa"/>
            </w:tcMar>
            <w:vAlign w:val="center"/>
          </w:tcPr>
          <w:p w14:paraId="0B75570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Borders>
              <w:top w:val="double" w:sz="4" w:space="0" w:color="000000"/>
            </w:tcBorders>
            <w:shd w:val="clear" w:color="auto" w:fill="D9D9D9" w:themeFill="background1" w:themeFillShade="D9"/>
            <w:tcMar>
              <w:top w:w="100" w:type="dxa"/>
              <w:left w:w="100" w:type="dxa"/>
              <w:bottom w:w="100" w:type="dxa"/>
              <w:right w:w="100" w:type="dxa"/>
            </w:tcMar>
            <w:vAlign w:val="center"/>
          </w:tcPr>
          <w:p w14:paraId="2F98B62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w:t>
            </w:r>
          </w:p>
        </w:tc>
        <w:tc>
          <w:tcPr>
            <w:tcW w:w="880" w:type="pct"/>
            <w:tcBorders>
              <w:top w:val="double" w:sz="4" w:space="0" w:color="000000"/>
            </w:tcBorders>
            <w:shd w:val="clear" w:color="auto" w:fill="D9D9D9" w:themeFill="background1" w:themeFillShade="D9"/>
            <w:tcMar>
              <w:top w:w="100" w:type="dxa"/>
              <w:left w:w="100" w:type="dxa"/>
              <w:bottom w:w="100" w:type="dxa"/>
              <w:right w:w="100" w:type="dxa"/>
            </w:tcMar>
            <w:vAlign w:val="center"/>
          </w:tcPr>
          <w:p w14:paraId="1090033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9</w:t>
            </w:r>
          </w:p>
        </w:tc>
        <w:tc>
          <w:tcPr>
            <w:tcW w:w="1029" w:type="pct"/>
            <w:tcBorders>
              <w:top w:val="double" w:sz="4" w:space="0" w:color="000000"/>
            </w:tcBorders>
            <w:shd w:val="clear" w:color="auto" w:fill="D9D9D9" w:themeFill="background1" w:themeFillShade="D9"/>
            <w:tcMar>
              <w:top w:w="100" w:type="dxa"/>
              <w:left w:w="100" w:type="dxa"/>
              <w:bottom w:w="100" w:type="dxa"/>
              <w:right w:w="100" w:type="dxa"/>
            </w:tcMar>
            <w:vAlign w:val="center"/>
          </w:tcPr>
          <w:p w14:paraId="7FD8AFD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0</w:t>
            </w:r>
          </w:p>
        </w:tc>
        <w:tc>
          <w:tcPr>
            <w:tcW w:w="385" w:type="pct"/>
            <w:tcBorders>
              <w:top w:val="double" w:sz="4" w:space="0" w:color="000000"/>
            </w:tcBorders>
            <w:shd w:val="clear" w:color="auto" w:fill="D9D9D9" w:themeFill="background1" w:themeFillShade="D9"/>
            <w:vAlign w:val="center"/>
          </w:tcPr>
          <w:p w14:paraId="36DEE14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986</w:t>
            </w:r>
          </w:p>
        </w:tc>
        <w:tc>
          <w:tcPr>
            <w:tcW w:w="1327" w:type="pct"/>
            <w:tcBorders>
              <w:top w:val="double" w:sz="4" w:space="0" w:color="000000"/>
            </w:tcBorders>
            <w:shd w:val="clear" w:color="auto" w:fill="D9D9D9" w:themeFill="background1" w:themeFillShade="D9"/>
            <w:vAlign w:val="center"/>
          </w:tcPr>
          <w:p w14:paraId="1F74A17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https://doi.org/10.13031/2013.30344","ISSN":"0001-2351","abstract":"ABSTRACT Amachine vision system coupled with image processing algorithms has successfully recorded and identified images of the juvenile stages of corn, soybeans, tomatoes, Johnsongrass, Jimsonweed, velvetleaf, giant foxtail, and lambsquarters. Plants were grown in containers and images were obtained in a laboratory setting with the camera and light source positioned directly above the plants. Spatial parameters of the plants within the digital images were computed and used in a classification scheme for identification..","author":[{"dropping-particle":"","family":"Guyer","given":"D","non-dropping-particle":"","parse-names":false,"suffix":""},{"dropping-particle":"","family":"Miles","given":"G","non-dropping-particle":"","parse-names":false,"suffix":""},{"dropping-particle":"","family":"Schreiber","given":"M","non-dropping-particle":"","parse-names":false,"suffix":""},{"dropping-particle":"","family":"Mitchell","given":"O","non-dropping-particle":"","parse-names":false,"suffix":""},{"dropping-particle":"","family":"Vanderbilt","given":"V","non-dropping-particle":"","parse-names":false,"suffix":""}],"container-title":"Transactions of the ASAE","id":"ITEM-1","issue":"6","issued":{"date-parts":[["1986"]]},"page":"1500-1507","publisher":"ASABE","publisher-place":"St. Joseph, MI","title":"Machine Vision and Image Processing for Plant Identification","type":"article-journal","volume":"29"},"uris":["http://www.mendeley.com/documents/?uuid=d7360112-123d-4ee3-9b5e-fc4d98bf8755"]}],"mendeley":{"formattedCitation":"(Guyer et al. 1986)","plainTextFormattedCitation":"(Guyer et al. 1986)","previouslyFormattedCitation":"(Guyer et al. 1986)"},"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Guyer et al. 1986)</w:t>
            </w:r>
            <w:r w:rsidRPr="00AA5B07">
              <w:rPr>
                <w:rFonts w:asciiTheme="minorHAnsi" w:hAnsiTheme="minorHAnsi" w:cstheme="minorHAnsi"/>
                <w:sz w:val="22"/>
                <w:szCs w:val="22"/>
              </w:rPr>
              <w:fldChar w:fldCharType="end"/>
            </w:r>
          </w:p>
        </w:tc>
      </w:tr>
      <w:tr w:rsidR="00A62BF0" w:rsidRPr="00AA5B07" w14:paraId="1AD7696B" w14:textId="77777777" w:rsidTr="00A62BF0">
        <w:trPr>
          <w:trHeight w:val="500"/>
        </w:trPr>
        <w:tc>
          <w:tcPr>
            <w:tcW w:w="882" w:type="pct"/>
            <w:tcMar>
              <w:top w:w="100" w:type="dxa"/>
              <w:left w:w="100" w:type="dxa"/>
              <w:bottom w:w="100" w:type="dxa"/>
              <w:right w:w="100" w:type="dxa"/>
            </w:tcMar>
            <w:vAlign w:val="center"/>
          </w:tcPr>
          <w:p w14:paraId="03D1B78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1F7B925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w:t>
            </w:r>
          </w:p>
        </w:tc>
        <w:tc>
          <w:tcPr>
            <w:tcW w:w="880" w:type="pct"/>
            <w:tcMar>
              <w:top w:w="100" w:type="dxa"/>
              <w:left w:w="100" w:type="dxa"/>
              <w:bottom w:w="100" w:type="dxa"/>
              <w:right w:w="100" w:type="dxa"/>
            </w:tcMar>
            <w:vAlign w:val="center"/>
          </w:tcPr>
          <w:p w14:paraId="62A8C4B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2.3</w:t>
            </w:r>
          </w:p>
        </w:tc>
        <w:tc>
          <w:tcPr>
            <w:tcW w:w="1029" w:type="pct"/>
            <w:tcMar>
              <w:top w:w="100" w:type="dxa"/>
              <w:left w:w="100" w:type="dxa"/>
              <w:bottom w:w="100" w:type="dxa"/>
              <w:right w:w="100" w:type="dxa"/>
            </w:tcMar>
            <w:vAlign w:val="center"/>
          </w:tcPr>
          <w:p w14:paraId="7F90003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00</w:t>
            </w:r>
          </w:p>
        </w:tc>
        <w:tc>
          <w:tcPr>
            <w:tcW w:w="385" w:type="pct"/>
            <w:vAlign w:val="center"/>
          </w:tcPr>
          <w:p w14:paraId="5265265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989</w:t>
            </w:r>
          </w:p>
        </w:tc>
        <w:tc>
          <w:tcPr>
            <w:tcW w:w="1327" w:type="pct"/>
            <w:vAlign w:val="center"/>
          </w:tcPr>
          <w:p w14:paraId="0D7D4BF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author":[{"dropping-particle":"","family":"Petry","given":"W","non-dropping-particle":"","parse-names":false,"suffix":""},{"dropping-particle":"","family":"Kühbauch","given":"W","non-dropping-particle":"","parse-names":false,"suffix":""}],"container-title":"Journal of Agronomy and Crop Science","id":"ITEM-1","issue":"5","issued":{"date-parts":[["1989"]]},"page":"345-351","title":"Automatic distinction of weed species using form parameters by means of digital image processing","type":"article-journal","volume":"163"},"uris":["http://www.mendeley.com/documents/?uuid=aa78f54f-e0ff-457a-b6e2-172641868726"]}],"mendeley":{"formattedCitation":"(Petry and Kühbauch 1989)","plainTextFormattedCitation":"(Petry and Kühbauch 1989)","previouslyFormattedCitation":"(Petry and Kühbauch 198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Petry and Kühbauch 1989)</w:t>
            </w:r>
            <w:r w:rsidRPr="00AA5B07">
              <w:rPr>
                <w:rFonts w:asciiTheme="minorHAnsi" w:hAnsiTheme="minorHAnsi" w:cstheme="minorHAnsi"/>
                <w:sz w:val="22"/>
                <w:szCs w:val="22"/>
              </w:rPr>
              <w:fldChar w:fldCharType="end"/>
            </w:r>
          </w:p>
        </w:tc>
      </w:tr>
      <w:tr w:rsidR="00A62BF0" w:rsidRPr="00AA5B07" w14:paraId="5A13803E"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54F3F3E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2DE1C4E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w:t>
            </w:r>
          </w:p>
        </w:tc>
        <w:tc>
          <w:tcPr>
            <w:tcW w:w="880" w:type="pct"/>
            <w:shd w:val="clear" w:color="auto" w:fill="D9D9D9" w:themeFill="background1" w:themeFillShade="D9"/>
            <w:tcMar>
              <w:top w:w="100" w:type="dxa"/>
              <w:left w:w="100" w:type="dxa"/>
              <w:bottom w:w="100" w:type="dxa"/>
              <w:right w:w="100" w:type="dxa"/>
            </w:tcMar>
            <w:vAlign w:val="center"/>
          </w:tcPr>
          <w:p w14:paraId="494CC5A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0</w:t>
            </w:r>
          </w:p>
        </w:tc>
        <w:tc>
          <w:tcPr>
            <w:tcW w:w="1029" w:type="pct"/>
            <w:shd w:val="clear" w:color="auto" w:fill="D9D9D9" w:themeFill="background1" w:themeFillShade="D9"/>
            <w:tcMar>
              <w:top w:w="100" w:type="dxa"/>
              <w:left w:w="100" w:type="dxa"/>
              <w:bottom w:w="100" w:type="dxa"/>
              <w:right w:w="100" w:type="dxa"/>
            </w:tcMar>
            <w:vAlign w:val="center"/>
          </w:tcPr>
          <w:p w14:paraId="2146DCA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50</w:t>
            </w:r>
          </w:p>
        </w:tc>
        <w:tc>
          <w:tcPr>
            <w:tcW w:w="385" w:type="pct"/>
            <w:shd w:val="clear" w:color="auto" w:fill="D9D9D9" w:themeFill="background1" w:themeFillShade="D9"/>
            <w:vAlign w:val="center"/>
          </w:tcPr>
          <w:p w14:paraId="368ABAD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990</w:t>
            </w:r>
          </w:p>
        </w:tc>
        <w:tc>
          <w:tcPr>
            <w:tcW w:w="1327" w:type="pct"/>
            <w:shd w:val="clear" w:color="auto" w:fill="D9D9D9" w:themeFill="background1" w:themeFillShade="D9"/>
            <w:vAlign w:val="center"/>
          </w:tcPr>
          <w:p w14:paraId="032FC13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https://doi.org/10.13031/2013.31574","ISSN":"0001-2351","abstract":"ABSTRACT A method of identifying plants based on color texture characterization of canopy sections was developed. Color co-occurrence matrices were derived from image matrices, one for each color attribute: intensity, saturation, and hue. Eleven texture features were calculated from each of the co-occurrence matrices. The 33 total color texture features were used in a discriminant analysis model to identify plants. Overall classification accuracy of 91% was achieved when this method was used to identify seven common cultivars of nursery stock. A total of 350 observations were used in the investigation. This method exhibited a significant improvement over previous methods which used intensity data only.","author":[{"dropping-particle":"","family":"Shearer","given":"S A","non-dropping-particle":"","parse-names":false,"suffix":""},{"dropping-particle":"","family":"Holmes","given":"R G","non-dropping-particle":"","parse-names":false,"suffix":""}],"container-title":"Transactions of the ASAE","id":"ITEM-1","issue":"6","issued":{"date-parts":[["1990"]]},"page":"1237-1244","publisher":"ASAE","publisher-place":"St. Joseph, MI","title":"Plant identification using color co-occurrence matrices","type":"article-journal","volume":"33"},"uris":["http://www.mendeley.com/documents/?uuid=b428aed7-c6b5-4a58-83d9-7b48a7f6a294"]}],"mendeley":{"formattedCitation":"(Shearer and Holmes 1990)","plainTextFormattedCitation":"(Shearer and Holmes 1990)","previouslyFormattedCitation":"(Shearer and Holmes 199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Shearer and Holmes 1990)</w:t>
            </w:r>
            <w:r w:rsidRPr="00AA5B07">
              <w:rPr>
                <w:rFonts w:asciiTheme="minorHAnsi" w:hAnsiTheme="minorHAnsi" w:cstheme="minorHAnsi"/>
                <w:sz w:val="22"/>
                <w:szCs w:val="22"/>
              </w:rPr>
              <w:fldChar w:fldCharType="end"/>
            </w:r>
          </w:p>
        </w:tc>
      </w:tr>
      <w:tr w:rsidR="00A62BF0" w:rsidRPr="00AA5B07" w14:paraId="35F5A43B" w14:textId="77777777" w:rsidTr="00A62BF0">
        <w:trPr>
          <w:trHeight w:val="500"/>
        </w:trPr>
        <w:tc>
          <w:tcPr>
            <w:tcW w:w="882" w:type="pct"/>
            <w:tcMar>
              <w:top w:w="100" w:type="dxa"/>
              <w:left w:w="100" w:type="dxa"/>
              <w:bottom w:w="100" w:type="dxa"/>
              <w:right w:w="100" w:type="dxa"/>
            </w:tcMar>
            <w:vAlign w:val="center"/>
          </w:tcPr>
          <w:p w14:paraId="392BA5A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5A7E4A4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w:t>
            </w:r>
          </w:p>
        </w:tc>
        <w:tc>
          <w:tcPr>
            <w:tcW w:w="880" w:type="pct"/>
            <w:tcMar>
              <w:top w:w="100" w:type="dxa"/>
              <w:left w:w="100" w:type="dxa"/>
              <w:bottom w:w="100" w:type="dxa"/>
              <w:right w:w="100" w:type="dxa"/>
            </w:tcMar>
            <w:vAlign w:val="center"/>
          </w:tcPr>
          <w:p w14:paraId="39F3C35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1.9</w:t>
            </w:r>
          </w:p>
        </w:tc>
        <w:tc>
          <w:tcPr>
            <w:tcW w:w="1029" w:type="pct"/>
            <w:tcMar>
              <w:top w:w="100" w:type="dxa"/>
              <w:left w:w="100" w:type="dxa"/>
              <w:bottom w:w="100" w:type="dxa"/>
              <w:right w:w="100" w:type="dxa"/>
            </w:tcMar>
            <w:vAlign w:val="center"/>
          </w:tcPr>
          <w:p w14:paraId="5799694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0</w:t>
            </w:r>
          </w:p>
        </w:tc>
        <w:tc>
          <w:tcPr>
            <w:tcW w:w="385" w:type="pct"/>
            <w:vAlign w:val="center"/>
          </w:tcPr>
          <w:p w14:paraId="3369652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993</w:t>
            </w:r>
          </w:p>
        </w:tc>
        <w:tc>
          <w:tcPr>
            <w:tcW w:w="1327" w:type="pct"/>
            <w:vAlign w:val="center"/>
          </w:tcPr>
          <w:p w14:paraId="6D5A22C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111/j.1439-037X.1993.tb00147.x","ISSN":"1439037X","abstract":"Automatic identification of 10 weed species in digital images using Fourier descriptors and shape parameters Plant species discrimination in mixed plant communities has recently become possible using transforms and shape parameters to classify digital images. In the present study image analysis techniques were used to identify weeds commonly found in winter cereal fields. Those species included Veronica hedenfolia L., Thlaspi arvense Beauv., Alopecurus myosuroides L., Apera spica‐venti L., Poa annua L., Stellaria media L., Capsella bursa‐pastoris L., Lamium purpureum L., Matricaria chamomilla L. and Galium aparine L. Images of several growth stages of these weeds were photographed using a Still Videokamera, binarified, the shape extracted and then Fourier descriptors and shape parameter were calculated for each weed. Classified digital images of each species were stored on the computer. A separate set of photographic images of these 10 weeds were used to test the ability of the classified images for plant identification. The average rate of correct identification was 81.9 % ranging from 41.6 % to 100 %. Copyright © 1993, Wiley Blackwell. All rights reserved","author":[{"dropping-particle":"","family":"Gerhards","given":"R.","non-dropping-particle":"","parse-names":false,"suffix":""},{"dropping-particle":"","family":"Nabout","given":"A.","non-dropping-particle":"","parse-names":false,"suffix":""},{"dropping-particle":"","family":"Sökefeld","given":"M.","non-dropping-particle":"","parse-names":false,"suffix":""},{"dropping-particle":"","family":"Kühbauch","given":"W.","non-dropping-particle":"","parse-names":false,"suffix":""},{"dropping-particle":"","family":"Eldin","given":"H. A.Nour","non-dropping-particle":"","parse-names":false,"suffix":""}],"container-title":"Journal of Agronomy and Crop Science","id":"ITEM-1","issue":"5","issued":{"date-parts":[["1993"]]},"page":"321-328","title":"Automatische Erkennung von zehn Unkrautarten mit Hilfe digitaler Bildverarbeitung und Fouriertransformation","type":"article-journal","volume":"171"},"uris":["http://www.mendeley.com/documents/?uuid=437c632c-5901-42ae-b7f6-b7a0c6a8f20d"]}],"mendeley":{"formattedCitation":"(Gerhards et al. 1993)","plainTextFormattedCitation":"(Gerhards et al. 1993)","previouslyFormattedCitation":"(Gerhards et al. 1993)"},"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Gerhards et al. 1993)</w:t>
            </w:r>
            <w:r w:rsidRPr="00AA5B07">
              <w:rPr>
                <w:rFonts w:asciiTheme="minorHAnsi" w:hAnsiTheme="minorHAnsi" w:cstheme="minorHAnsi"/>
                <w:sz w:val="22"/>
                <w:szCs w:val="22"/>
              </w:rPr>
              <w:fldChar w:fldCharType="end"/>
            </w:r>
          </w:p>
        </w:tc>
      </w:tr>
      <w:tr w:rsidR="00A62BF0" w:rsidRPr="00AA5B07" w14:paraId="0D390FF9"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2BAA473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3E7B1CB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0</w:t>
            </w:r>
          </w:p>
        </w:tc>
        <w:tc>
          <w:tcPr>
            <w:tcW w:w="880" w:type="pct"/>
            <w:shd w:val="clear" w:color="auto" w:fill="D9D9D9" w:themeFill="background1" w:themeFillShade="D9"/>
            <w:tcMar>
              <w:top w:w="100" w:type="dxa"/>
              <w:left w:w="100" w:type="dxa"/>
              <w:bottom w:w="100" w:type="dxa"/>
              <w:right w:w="100" w:type="dxa"/>
            </w:tcMar>
            <w:vAlign w:val="center"/>
          </w:tcPr>
          <w:p w14:paraId="140A5FF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4</w:t>
            </w:r>
          </w:p>
        </w:tc>
        <w:tc>
          <w:tcPr>
            <w:tcW w:w="1029" w:type="pct"/>
            <w:shd w:val="clear" w:color="auto" w:fill="D9D9D9" w:themeFill="background1" w:themeFillShade="D9"/>
            <w:tcMar>
              <w:top w:w="100" w:type="dxa"/>
              <w:left w:w="100" w:type="dxa"/>
              <w:bottom w:w="100" w:type="dxa"/>
              <w:right w:w="100" w:type="dxa"/>
            </w:tcMar>
            <w:vAlign w:val="center"/>
          </w:tcPr>
          <w:p w14:paraId="6D116B3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00</w:t>
            </w:r>
          </w:p>
        </w:tc>
        <w:tc>
          <w:tcPr>
            <w:tcW w:w="385" w:type="pct"/>
            <w:shd w:val="clear" w:color="auto" w:fill="D9D9D9" w:themeFill="background1" w:themeFillShade="D9"/>
            <w:vAlign w:val="center"/>
          </w:tcPr>
          <w:p w14:paraId="504BE67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995</w:t>
            </w:r>
          </w:p>
        </w:tc>
        <w:tc>
          <w:tcPr>
            <w:tcW w:w="1327" w:type="pct"/>
            <w:shd w:val="clear" w:color="auto" w:fill="D9D9D9" w:themeFill="background1" w:themeFillShade="D9"/>
            <w:vAlign w:val="center"/>
          </w:tcPr>
          <w:p w14:paraId="0AD44A75" w14:textId="7375F6AF"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https://doi.org/10.13031/2013.27839","ISSN":"0001-2351","abstract":"Shape feature analyses were performed on binary images originally obtained from color images of 10 common weeds, along with corn and soybeans, found in the Midwest. Features studied were roundness, aspect, perimeter/thickness, elongatedness, and seven invariant central moments (ICM), for each plant type and age up to 45 days after emergence. Shape features were generally independent of plant size, image rotation, and plant location within most images. The ability to discriminate between monocots and dicots was most evident between 14 and 23 days using these features. Shape features that best distinguished these plants were aspect and first invariant central moment (ICM1), which classified 60 to 90% of the dicots from the monocots. Using Analysis of Variance and Tukey’s multiple comparison tests, shape features did not change significantly for most species over the study period. This information could be very useful in the future design of advanced spot spraying applications.","author":[{"dropping-particle":"","family":"Woebbecke","given":"D","non-dropping-particle":"","parse-names":false,"suffix":""},{"dropping-particle":"","family":"Meyer","given":"G","non-dropping-particle":"","parse-names":false,"suffix":""},{"dropping-particle":"","family":"Bargen","given":"K","non-dropping-particle":"Von","parse-names":false,"suffix":""},{"dropping-particle":"","family":"Mortensen","given":"D","non-dropping-particle":"","parse-names":false,"suffix":""}],"container-title":"Transactions of the ASAE","id":"ITEM-1","issue":"1","issued":{"date-parts":[["1995"]]},"page":"271-281","publisher":"ASAE","publisher-place":"St. Joseph, MI","title":"Shape features for identifying young weeds using image analysis","type":"article-journal","volume":"38"},"uris":["http://www.mendeley.com/documents/?uuid=b7988586-f745-4067-89c1-bac988b35e17"]}],"mendeley":{"formattedCitation":"(Woebbecke et al. 1995)","plainTextFormattedCitation":"(Woebbecke et al. 1995)","previouslyFormattedCitation":"(Woebbecke et al. 1995b)"},"properties":{"noteIndex":0},"schema":"https://github.com/citation-style-language/schema/raw/master/csl-citation.json"}</w:instrText>
            </w:r>
            <w:r w:rsidRPr="00AA5B07">
              <w:rPr>
                <w:rFonts w:asciiTheme="minorHAnsi" w:hAnsiTheme="minorHAnsi" w:cstheme="minorHAnsi"/>
                <w:sz w:val="22"/>
                <w:szCs w:val="22"/>
              </w:rPr>
              <w:fldChar w:fldCharType="separate"/>
            </w:r>
            <w:r w:rsidRPr="00A62BF0">
              <w:rPr>
                <w:rFonts w:asciiTheme="minorHAnsi" w:hAnsiTheme="minorHAnsi" w:cstheme="minorHAnsi"/>
                <w:noProof/>
                <w:sz w:val="22"/>
                <w:szCs w:val="22"/>
              </w:rPr>
              <w:t>(Woebbecke et al. 1995)</w:t>
            </w:r>
            <w:r w:rsidRPr="00AA5B07">
              <w:rPr>
                <w:rFonts w:asciiTheme="minorHAnsi" w:hAnsiTheme="minorHAnsi" w:cstheme="minorHAnsi"/>
                <w:sz w:val="22"/>
                <w:szCs w:val="22"/>
              </w:rPr>
              <w:fldChar w:fldCharType="end"/>
            </w:r>
          </w:p>
        </w:tc>
      </w:tr>
      <w:tr w:rsidR="00A62BF0" w:rsidRPr="00AA5B07" w14:paraId="6BECC75F" w14:textId="77777777" w:rsidTr="00A62BF0">
        <w:trPr>
          <w:trHeight w:val="740"/>
        </w:trPr>
        <w:tc>
          <w:tcPr>
            <w:tcW w:w="882" w:type="pct"/>
            <w:tcMar>
              <w:top w:w="100" w:type="dxa"/>
              <w:left w:w="100" w:type="dxa"/>
              <w:bottom w:w="100" w:type="dxa"/>
              <w:right w:w="100" w:type="dxa"/>
            </w:tcMar>
            <w:vAlign w:val="center"/>
          </w:tcPr>
          <w:p w14:paraId="6126700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1AA50C6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48D9539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4.9</w:t>
            </w:r>
          </w:p>
        </w:tc>
        <w:tc>
          <w:tcPr>
            <w:tcW w:w="1029" w:type="pct"/>
            <w:tcMar>
              <w:top w:w="100" w:type="dxa"/>
              <w:left w:w="100" w:type="dxa"/>
              <w:bottom w:w="100" w:type="dxa"/>
              <w:right w:w="100" w:type="dxa"/>
            </w:tcMar>
            <w:vAlign w:val="center"/>
          </w:tcPr>
          <w:p w14:paraId="5468739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4</w:t>
            </w:r>
          </w:p>
        </w:tc>
        <w:tc>
          <w:tcPr>
            <w:tcW w:w="385" w:type="pct"/>
            <w:vAlign w:val="center"/>
          </w:tcPr>
          <w:p w14:paraId="46282AD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0</w:t>
            </w:r>
          </w:p>
        </w:tc>
        <w:tc>
          <w:tcPr>
            <w:tcW w:w="1327" w:type="pct"/>
            <w:vMerge w:val="restart"/>
            <w:vAlign w:val="center"/>
          </w:tcPr>
          <w:p w14:paraId="0E0188E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3031/2013.3103","ISSN":"00012351","abstract":"Many weed species have reddish stems, but stems of wheat and soybean are green. These color features were used in this study to establish a simple weed-detection method using a color machine-vision system. This method is more practical than texture- or shape-based methods because of its low sensitivity to canopy overlap, leaf orientation, camera focusing, and wind effect. Four types of relative color indices formed by RGB gray levels were designed. The most effective combinations of these color indices were selected using a statistical method. These combinations were used as the input variables for a statistical classifier based on discriminant analysis (DA) and two artificial neural-network (NN) classifiers. These classifiers were trained and tested using three weed species. (Johnsongrass, redroot pigweed, and yellow foxtail) with soybean and three weed species (wild buckwheat, cheat, and field bindweed) with wheat. Preprocessing and postprocessing algorithms were developed to shorten the processing time and to reduce noise. The results showed that the statistical DA classifier was more accurate than the NN classifiers in classification accuracy. The least-square means of the classification rates using the DA classifiers for soybean and wheat were 54.9% and 62.2%, respectively. The misclassification rates for most weed species were below 3%. Because the reddish colors on the stems of some weed species vary as the plants grow, an in-field calibration procedure will be needed to make the classifiers more adaptive to different circumstances.","author":[{"dropping-particle":"","family":"El-Faki","given":"M. S.","non-dropping-particle":"","parse-names":false,"suffix":""},{"dropping-particle":"","family":"Zhang","given":"N.","non-dropping-particle":"","parse-names":false,"suffix":""},{"dropping-particle":"","family":"Peterson","given":"D. E.","non-dropping-particle":"","parse-names":false,"suffix":""}],"container-title":"Transactions of the American Society of Agricultural Engineers","id":"ITEM-1","issue":"6","issued":{"date-parts":[["2000"]]},"page":"1969-1978","title":"Weed detection using color machine vision","type":"article-journal","volume":"43"},"uris":["http://www.mendeley.com/documents/?uuid=356f8939-6203-427f-bbe0-87895166ca41"]}],"mendeley":{"formattedCitation":"(El-Faki et al. 2000)","plainTextFormattedCitation":"(El-Faki et al. 2000)","previouslyFormattedCitation":"(El-Faki et al. 200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El-Faki et al. 2000)</w:t>
            </w:r>
            <w:r w:rsidRPr="00AA5B07">
              <w:rPr>
                <w:rFonts w:asciiTheme="minorHAnsi" w:hAnsiTheme="minorHAnsi" w:cstheme="minorHAnsi"/>
                <w:sz w:val="22"/>
                <w:szCs w:val="22"/>
              </w:rPr>
              <w:fldChar w:fldCharType="end"/>
            </w:r>
          </w:p>
        </w:tc>
      </w:tr>
      <w:tr w:rsidR="00A62BF0" w:rsidRPr="00AA5B07" w14:paraId="66FF976F" w14:textId="77777777" w:rsidTr="00A62BF0">
        <w:trPr>
          <w:trHeight w:val="740"/>
        </w:trPr>
        <w:tc>
          <w:tcPr>
            <w:tcW w:w="882" w:type="pct"/>
            <w:tcMar>
              <w:top w:w="100" w:type="dxa"/>
              <w:left w:w="100" w:type="dxa"/>
              <w:bottom w:w="100" w:type="dxa"/>
              <w:right w:w="100" w:type="dxa"/>
            </w:tcMar>
            <w:vAlign w:val="center"/>
          </w:tcPr>
          <w:p w14:paraId="75A98B1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lastRenderedPageBreak/>
              <w:t>Manual</w:t>
            </w:r>
          </w:p>
        </w:tc>
        <w:tc>
          <w:tcPr>
            <w:tcW w:w="496" w:type="pct"/>
            <w:tcMar>
              <w:top w:w="100" w:type="dxa"/>
              <w:left w:w="100" w:type="dxa"/>
              <w:bottom w:w="100" w:type="dxa"/>
              <w:right w:w="100" w:type="dxa"/>
            </w:tcMar>
            <w:vAlign w:val="center"/>
          </w:tcPr>
          <w:p w14:paraId="0449A35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180BD3B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2.2</w:t>
            </w:r>
          </w:p>
        </w:tc>
        <w:tc>
          <w:tcPr>
            <w:tcW w:w="1029" w:type="pct"/>
            <w:tcMar>
              <w:top w:w="100" w:type="dxa"/>
              <w:left w:w="100" w:type="dxa"/>
              <w:bottom w:w="100" w:type="dxa"/>
              <w:right w:w="100" w:type="dxa"/>
            </w:tcMar>
            <w:vAlign w:val="center"/>
          </w:tcPr>
          <w:p w14:paraId="18C5D32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4</w:t>
            </w:r>
          </w:p>
        </w:tc>
        <w:tc>
          <w:tcPr>
            <w:tcW w:w="385" w:type="pct"/>
            <w:vAlign w:val="center"/>
          </w:tcPr>
          <w:p w14:paraId="7843019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3DA1106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0269D792"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766170D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1333AB9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w:t>
            </w:r>
          </w:p>
        </w:tc>
        <w:tc>
          <w:tcPr>
            <w:tcW w:w="880" w:type="pct"/>
            <w:shd w:val="clear" w:color="auto" w:fill="D9D9D9" w:themeFill="background1" w:themeFillShade="D9"/>
            <w:tcMar>
              <w:top w:w="100" w:type="dxa"/>
              <w:left w:w="100" w:type="dxa"/>
              <w:bottom w:w="100" w:type="dxa"/>
              <w:right w:w="100" w:type="dxa"/>
            </w:tcMar>
            <w:vAlign w:val="center"/>
          </w:tcPr>
          <w:p w14:paraId="4049DF6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6.7</w:t>
            </w:r>
          </w:p>
        </w:tc>
        <w:tc>
          <w:tcPr>
            <w:tcW w:w="1029" w:type="pct"/>
            <w:shd w:val="clear" w:color="auto" w:fill="D9D9D9" w:themeFill="background1" w:themeFillShade="D9"/>
            <w:tcMar>
              <w:top w:w="100" w:type="dxa"/>
              <w:left w:w="100" w:type="dxa"/>
              <w:bottom w:w="100" w:type="dxa"/>
              <w:right w:w="100" w:type="dxa"/>
            </w:tcMar>
            <w:vAlign w:val="center"/>
          </w:tcPr>
          <w:p w14:paraId="6D0D14D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40</w:t>
            </w:r>
          </w:p>
        </w:tc>
        <w:tc>
          <w:tcPr>
            <w:tcW w:w="385" w:type="pct"/>
            <w:shd w:val="clear" w:color="auto" w:fill="D9D9D9" w:themeFill="background1" w:themeFillShade="D9"/>
            <w:vAlign w:val="center"/>
          </w:tcPr>
          <w:p w14:paraId="29E5577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0</w:t>
            </w:r>
          </w:p>
        </w:tc>
        <w:tc>
          <w:tcPr>
            <w:tcW w:w="1327" w:type="pct"/>
            <w:shd w:val="clear" w:color="auto" w:fill="D9D9D9" w:themeFill="background1" w:themeFillShade="D9"/>
            <w:vAlign w:val="center"/>
          </w:tcPr>
          <w:p w14:paraId="5E58741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3031/2013.2971","ISSN":"1385-2256","author":[{"dropping-particle":"","family":"Burks","given":"T. F.","non-dropping-particle":"","parse-names":false,"suffix":""},{"dropping-particle":"","family":"Shearer","given":"S. A.","non-dropping-particle":"","parse-names":false,"suffix":""},{"dropping-particle":"","family":"Gates","given":"R. S","non-dropping-particle":"","parse-names":false,"suffix":""},{"dropping-particle":"","family":"Donohue","given":"K. D","non-dropping-particle":"","parse-names":false,"suffix":""}],"container-title":"Transactions of the ASAE","id":"ITEM-1","issue":"4","issued":{"date-parts":[["2000"]]},"page":"1029-1037","title":"Backpropagation neural network design and evaluation for classifying weed species using color image texture","type":"article-journal","volume":"43"},"uris":["http://www.mendeley.com/documents/?uuid=0d342380-5177-4b76-8f56-acc0b3c46d45"]}],"mendeley":{"formattedCitation":"(Burks et al. 2000a)","plainTextFormattedCitation":"(Burks et al. 2000a)","previouslyFormattedCitation":"(Burks et al. 2000a)"},"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Burks et al. 2000a)</w:t>
            </w:r>
            <w:r w:rsidRPr="00AA5B07">
              <w:rPr>
                <w:rFonts w:asciiTheme="minorHAnsi" w:hAnsiTheme="minorHAnsi" w:cstheme="minorHAnsi"/>
                <w:sz w:val="22"/>
                <w:szCs w:val="22"/>
              </w:rPr>
              <w:fldChar w:fldCharType="end"/>
            </w:r>
          </w:p>
        </w:tc>
      </w:tr>
      <w:tr w:rsidR="00A62BF0" w:rsidRPr="00AA5B07" w14:paraId="2F722CE5" w14:textId="77777777" w:rsidTr="00A62BF0">
        <w:trPr>
          <w:trHeight w:val="740"/>
        </w:trPr>
        <w:tc>
          <w:tcPr>
            <w:tcW w:w="882" w:type="pct"/>
            <w:tcMar>
              <w:top w:w="100" w:type="dxa"/>
              <w:left w:w="100" w:type="dxa"/>
              <w:bottom w:w="100" w:type="dxa"/>
              <w:right w:w="100" w:type="dxa"/>
            </w:tcMar>
            <w:vAlign w:val="center"/>
          </w:tcPr>
          <w:p w14:paraId="317FA74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0940FAD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w:t>
            </w:r>
          </w:p>
        </w:tc>
        <w:tc>
          <w:tcPr>
            <w:tcW w:w="880" w:type="pct"/>
            <w:tcMar>
              <w:top w:w="100" w:type="dxa"/>
              <w:left w:w="100" w:type="dxa"/>
              <w:bottom w:w="100" w:type="dxa"/>
              <w:right w:w="100" w:type="dxa"/>
            </w:tcMar>
            <w:vAlign w:val="center"/>
          </w:tcPr>
          <w:p w14:paraId="1CE4668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3</w:t>
            </w:r>
          </w:p>
        </w:tc>
        <w:tc>
          <w:tcPr>
            <w:tcW w:w="1029" w:type="pct"/>
            <w:tcMar>
              <w:top w:w="100" w:type="dxa"/>
              <w:left w:w="100" w:type="dxa"/>
              <w:bottom w:w="100" w:type="dxa"/>
              <w:right w:w="100" w:type="dxa"/>
            </w:tcMar>
            <w:vAlign w:val="center"/>
          </w:tcPr>
          <w:p w14:paraId="013ECB2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w:t>
            </w:r>
          </w:p>
        </w:tc>
        <w:tc>
          <w:tcPr>
            <w:tcW w:w="385" w:type="pct"/>
            <w:vAlign w:val="center"/>
          </w:tcPr>
          <w:p w14:paraId="6105274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0</w:t>
            </w:r>
          </w:p>
        </w:tc>
        <w:tc>
          <w:tcPr>
            <w:tcW w:w="1327" w:type="pct"/>
            <w:vAlign w:val="center"/>
          </w:tcPr>
          <w:p w14:paraId="1DC1D0C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https://doi.org/10.13031/2013.2723","ISSN":"0001-2351","abstract":"The environmental impact of herbicide utilization has stimulated research into new methods of weed control, such as selective herbicide application on highly infested crop areas. This research utilized the Color Co-occurrence Method (CCM) to determine whether traditional statistical discriminant analysis can be used to discriminate between six different classes of groundcover. The weed species evaluated were giant foxtail, crabgrass, common lambsquarter, velvetleaf, and ivyleaf morningglory, along with a soil image data set. The between species discriminant analysis showed that the CCM texture statistics procedure was able to classify between five weed species and soil with an accuracy of 93% using hue and saturation statistics, only. A significant accomplishment of this work was the elimination of the intensity texture features from the model, which reduces computational requirements by one-third.","author":[{"dropping-particle":"","family":"Burks","given":"T F","non-dropping-particle":"","parse-names":false,"suffix":""},{"dropping-particle":"","family":"Shearer","given":"S A","non-dropping-particle":"","parse-names":false,"suffix":""},{"dropping-particle":"","family":"Payne","given":"F A","non-dropping-particle":"","parse-names":false,"suffix":""}],"container-title":"Transactions of the ASAE","id":"ITEM-1","issue":"2","issued":{"date-parts":[["2000"]]},"page":"441-448","publisher":"ASAE","publisher-place":"St. Joseph, MI","title":"Classification of weed species using color texture features and discriminant analysis","type":"article-journal","volume":"43"},"uris":["http://www.mendeley.com/documents/?uuid=1bc42f30-bde4-404d-a90d-3d59c6beefe2"]}],"mendeley":{"formattedCitation":"(Burks et al. 2000b)","plainTextFormattedCitation":"(Burks et al. 2000b)","previouslyFormattedCitation":"(Burks et al. 2000b)"},"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Burks et al. 2000b)</w:t>
            </w:r>
            <w:r w:rsidRPr="00AA5B07">
              <w:rPr>
                <w:rFonts w:asciiTheme="minorHAnsi" w:hAnsiTheme="minorHAnsi" w:cstheme="minorHAnsi"/>
                <w:sz w:val="22"/>
                <w:szCs w:val="22"/>
              </w:rPr>
              <w:fldChar w:fldCharType="end"/>
            </w:r>
          </w:p>
        </w:tc>
      </w:tr>
      <w:tr w:rsidR="00A62BF0" w:rsidRPr="00AA5B07" w14:paraId="67495C8F"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4A310A2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5660815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4F4FDA4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1</w:t>
            </w:r>
          </w:p>
        </w:tc>
        <w:tc>
          <w:tcPr>
            <w:tcW w:w="1029" w:type="pct"/>
            <w:shd w:val="clear" w:color="auto" w:fill="D9D9D9" w:themeFill="background1" w:themeFillShade="D9"/>
            <w:tcMar>
              <w:top w:w="100" w:type="dxa"/>
              <w:left w:w="100" w:type="dxa"/>
              <w:bottom w:w="100" w:type="dxa"/>
              <w:right w:w="100" w:type="dxa"/>
            </w:tcMar>
            <w:vAlign w:val="center"/>
          </w:tcPr>
          <w:p w14:paraId="4574A0B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87</w:t>
            </w:r>
          </w:p>
        </w:tc>
        <w:tc>
          <w:tcPr>
            <w:tcW w:w="385" w:type="pct"/>
            <w:shd w:val="clear" w:color="auto" w:fill="D9D9D9" w:themeFill="background1" w:themeFillShade="D9"/>
            <w:vAlign w:val="center"/>
          </w:tcPr>
          <w:p w14:paraId="26457F2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2</w:t>
            </w:r>
          </w:p>
        </w:tc>
        <w:tc>
          <w:tcPr>
            <w:tcW w:w="1327" w:type="pct"/>
            <w:shd w:val="clear" w:color="auto" w:fill="D9D9D9" w:themeFill="background1" w:themeFillShade="D9"/>
            <w:vAlign w:val="center"/>
          </w:tcPr>
          <w:p w14:paraId="532C586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23/A:1015674004201","ISBN":"0929-5593","ISSN":"09295593","abstract":"This paper presents an autonomous agricultural mobile robot for mechanical weed control in outdoor environments. The robot employs two vision systems: one gray-level vision system that is able to recognize the row structure formed by the crops and to guide the robot along the rows and a second, color-based vision system that is able to identify a single crop among weed plants. This vision system controls a weeding-tool that removes the weed within the row of crops. The row-recognition system is based on a novel algorithm and has been tested extensively in outdoor field tests and proven to be able to guide the robot with an accuracy of +/-2 cm. It has been shown that color vision is feasible for single plant identification, i.e., discriminating between crops and weeds. The system as a whole has been verified, showing that the subsystems are able to work together effectively. A first trial in a greenhouse showed that the robot is able to manage weed control within a row of crops.","author":[{"dropping-particle":"","family":"Åstrand","given":"Björn","non-dropping-particle":"","parse-names":false,"suffix":""},{"dropping-particle":"","family":"Baerveldt","given":"Albert Jan","non-dropping-particle":"","parse-names":false,"suffix":""}],"container-title":"Autonomous Robots","id":"ITEM-1","issue":"1","issued":{"date-parts":[["2002"]]},"page":"12-35","title":"An agricultural mobile robot with vision-based perception for mechanical weed control","type":"article-journal","volume":"13"},"uris":["http://www.mendeley.com/documents/?uuid=ad2b75aa-60d2-4854-88c7-da1edd99389b"]}],"mendeley":{"formattedCitation":"(Åstrand and Baerveldt 2002)","plainTextFormattedCitation":"(Åstrand and Baerveldt 2002)","previouslyFormattedCitation":"(Åstrand and Baerveldt 2002)"},"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Åstrand and Baerveldt 2002)</w:t>
            </w:r>
            <w:r w:rsidRPr="00AA5B07">
              <w:rPr>
                <w:rFonts w:asciiTheme="minorHAnsi" w:hAnsiTheme="minorHAnsi" w:cstheme="minorHAnsi"/>
                <w:sz w:val="22"/>
                <w:szCs w:val="22"/>
              </w:rPr>
              <w:fldChar w:fldCharType="end"/>
            </w:r>
          </w:p>
        </w:tc>
      </w:tr>
      <w:tr w:rsidR="00A62BF0" w:rsidRPr="00AA5B07" w14:paraId="73D23459" w14:textId="77777777" w:rsidTr="00A62BF0">
        <w:trPr>
          <w:trHeight w:val="500"/>
        </w:trPr>
        <w:tc>
          <w:tcPr>
            <w:tcW w:w="882" w:type="pct"/>
            <w:tcMar>
              <w:top w:w="100" w:type="dxa"/>
              <w:left w:w="100" w:type="dxa"/>
              <w:bottom w:w="100" w:type="dxa"/>
              <w:right w:w="100" w:type="dxa"/>
            </w:tcMar>
            <w:vAlign w:val="center"/>
          </w:tcPr>
          <w:p w14:paraId="0470C9A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75F5784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w:t>
            </w:r>
          </w:p>
        </w:tc>
        <w:tc>
          <w:tcPr>
            <w:tcW w:w="880" w:type="pct"/>
            <w:tcMar>
              <w:top w:w="100" w:type="dxa"/>
              <w:left w:w="100" w:type="dxa"/>
              <w:bottom w:w="100" w:type="dxa"/>
              <w:right w:w="100" w:type="dxa"/>
            </w:tcMar>
            <w:vAlign w:val="center"/>
          </w:tcPr>
          <w:p w14:paraId="6514A08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6.7</w:t>
            </w:r>
          </w:p>
        </w:tc>
        <w:tc>
          <w:tcPr>
            <w:tcW w:w="1029" w:type="pct"/>
            <w:tcMar>
              <w:top w:w="100" w:type="dxa"/>
              <w:left w:w="100" w:type="dxa"/>
              <w:bottom w:w="100" w:type="dxa"/>
              <w:right w:w="100" w:type="dxa"/>
            </w:tcMar>
            <w:vAlign w:val="center"/>
          </w:tcPr>
          <w:p w14:paraId="636009D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40</w:t>
            </w:r>
          </w:p>
        </w:tc>
        <w:tc>
          <w:tcPr>
            <w:tcW w:w="385" w:type="pct"/>
            <w:vAlign w:val="center"/>
          </w:tcPr>
          <w:p w14:paraId="7665E43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5</w:t>
            </w:r>
          </w:p>
        </w:tc>
        <w:tc>
          <w:tcPr>
            <w:tcW w:w="1327" w:type="pct"/>
            <w:vAlign w:val="center"/>
          </w:tcPr>
          <w:p w14:paraId="3DF1799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biosystemseng.2004.12.012","ISSN":"15375110","abstract":"The potential environmental impact of herbicide utilisation has stimulated research into new methods of weed control. Selective herbicide application offers the possibility to reduce herbicide usage while maintaining weed control. The research reported utilised colour co-occurrence method (CCM) texture analysis techniques to evaluate three different neural-network classifiers for potential use in real-time weed control systems. An image data set consisting of 33 unique texture features for each image in a six class data set (40 images per class) was generated for the following classes; foxtail, crabgrass, common lambsquarter, velvetleaf, morning-glory, and clear soil surface. The data sets were evaluated using a stepwise variable selection procedure to provide six unique data models separated according to hue-saturation-intensity colour features. A comparison study of the classification capabilities of three neural-network models (backpropagation, counterpropagation, and radial basis function) was conducted. It was found that the backpropagation neural-network classifier provided the best classification performance and was capable of classification accuracies of 97%, which exceeded traditional statistical classification procedure accuracy of 93%. When comparing the three neural-network methodologies, the backpropagation method not only achieved a higher classification accuracy, but also had less computational requirements. © 2005 Silsoe Research Institute. All rights reserved.","author":[{"dropping-particle":"","family":"Burks","given":"T. F.","non-dropping-particle":"","parse-names":false,"suffix":""},{"dropping-particle":"","family":"Shearer","given":"S. A.","non-dropping-particle":"","parse-names":false,"suffix":""},{"dropping-particle":"","family":"Heath","given":"J. R.","non-dropping-particle":"","parse-names":false,"suffix":""},{"dropping-particle":"","family":"Donohue","given":"K. D.","non-dropping-particle":"","parse-names":false,"suffix":""}],"container-title":"Biosystems Engineering","id":"ITEM-1","issue":"3","issued":{"date-parts":[["2005"]]},"page":"293-304","title":"Evaluation of neural-network classifiers for weed species discrimination","type":"article-journal","volume":"91"},"uris":["http://www.mendeley.com/documents/?uuid=b1f7718d-4e8c-4501-9043-11c7aa47d476"]}],"mendeley":{"formattedCitation":"(Burks et al. 2005)","plainTextFormattedCitation":"(Burks et al. 2005)","previouslyFormattedCitation":"(Burks et al. 2005)"},"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Burks et al. 2005)</w:t>
            </w:r>
            <w:r w:rsidRPr="00AA5B07">
              <w:rPr>
                <w:rFonts w:asciiTheme="minorHAnsi" w:hAnsiTheme="minorHAnsi" w:cstheme="minorHAnsi"/>
                <w:sz w:val="22"/>
                <w:szCs w:val="22"/>
              </w:rPr>
              <w:fldChar w:fldCharType="end"/>
            </w:r>
          </w:p>
        </w:tc>
      </w:tr>
      <w:tr w:rsidR="00A62BF0" w:rsidRPr="00AA5B07" w14:paraId="7DF8CFB8"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622F37C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487B106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w:t>
            </w:r>
          </w:p>
        </w:tc>
        <w:tc>
          <w:tcPr>
            <w:tcW w:w="880" w:type="pct"/>
            <w:shd w:val="clear" w:color="auto" w:fill="D9D9D9" w:themeFill="background1" w:themeFillShade="D9"/>
            <w:tcMar>
              <w:top w:w="100" w:type="dxa"/>
              <w:left w:w="100" w:type="dxa"/>
              <w:bottom w:w="100" w:type="dxa"/>
              <w:right w:w="100" w:type="dxa"/>
            </w:tcMar>
            <w:vAlign w:val="center"/>
          </w:tcPr>
          <w:p w14:paraId="3430193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9.2</w:t>
            </w:r>
          </w:p>
        </w:tc>
        <w:tc>
          <w:tcPr>
            <w:tcW w:w="1029" w:type="pct"/>
            <w:shd w:val="clear" w:color="auto" w:fill="D9D9D9" w:themeFill="background1" w:themeFillShade="D9"/>
            <w:tcMar>
              <w:top w:w="100" w:type="dxa"/>
              <w:left w:w="100" w:type="dxa"/>
              <w:bottom w:w="100" w:type="dxa"/>
              <w:right w:w="100" w:type="dxa"/>
            </w:tcMar>
            <w:vAlign w:val="center"/>
          </w:tcPr>
          <w:p w14:paraId="3444A48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10</w:t>
            </w:r>
          </w:p>
        </w:tc>
        <w:tc>
          <w:tcPr>
            <w:tcW w:w="385" w:type="pct"/>
            <w:shd w:val="clear" w:color="auto" w:fill="D9D9D9" w:themeFill="background1" w:themeFillShade="D9"/>
            <w:vAlign w:val="center"/>
          </w:tcPr>
          <w:p w14:paraId="4869B74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6</w:t>
            </w:r>
          </w:p>
        </w:tc>
        <w:tc>
          <w:tcPr>
            <w:tcW w:w="1327" w:type="pct"/>
            <w:shd w:val="clear" w:color="auto" w:fill="D9D9D9" w:themeFill="background1" w:themeFillShade="D9"/>
            <w:vAlign w:val="center"/>
          </w:tcPr>
          <w:p w14:paraId="1AA9C50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05.09.004","ISSN":"01681699","abstract":"Elliptic Fourier (EF) and discriminant analyses were used to identify young soybean (Glycine max (L.) merrill), sunflower (Helianthus pumilus), redroot pigweed (Amaranthus retroflexus) and velvetleaf (Abutilon theophrasti Medicus) plants, based on leaf shape. Chain encoded, Elliptic Fourier harmonic functions were generated based on leaf boundary. A complexity index of the leaf shape was computed using the variation between consecutive EF functions. Principle component analysis was used to select the Fourier coefficients with the best discriminatory power. Canonical discriminant analysis was used to develop species identification models based on leaf shapes extracted from plant color images during the second and third weeks after germination. The classification results showed that plant species during the third week were successfully identified with an average of correct classification rate of 89.4%. The discriminant model correctly classified on average: 77.9% of redroot pigweed, 93.8% of sunflower, 89.4% of velvetleaf and 96.5% of soybean. Using all of the leaves extracted from the second and the third weeks, the overall classification accuracy was 89.2%. The discriminant model correctly classified 76.4% of redroot pigweed, 93.6% of sunflower, 81.6% of velvetleaf, 91.5% of soybean leaf extracted from trifoliolate and 90.9% of soybean unifoliolate leaves. The Elliptic Fourier shape feature analysis could be an important and accurate tool for weed species identification and mapping. © 2005 Elsevier B.V. All rights reserved.","author":[{"dropping-particle":"","family":"Neto","given":"João Camargo","non-dropping-particle":"","parse-names":false,"suffix":""},{"dropping-particle":"","family":"Meyer","given":"George E.","non-dropping-particle":"","parse-names":false,"suffix":""},{"dropping-particle":"","family":"Jones","given":"David D.","non-dropping-particle":"","parse-names":false,"suffix":""},{"dropping-particle":"","family":"Samal","given":"Ashok K.","non-dropping-particle":"","parse-names":false,"suffix":""}],"container-title":"Computers and Electronics in Agriculture","id":"ITEM-1","issue":"2","issued":{"date-parts":[["2006"]]},"page":"121-134","title":"Plant species identification using Elliptic Fourier leaf shape analysis","type":"article-journal","volume":"50"},"uris":["http://www.mendeley.com/documents/?uuid=509c860f-5eda-4dca-bd47-3d92d86dc9e7"]}],"mendeley":{"formattedCitation":"(Neto et al. 2006)","plainTextFormattedCitation":"(Neto et al. 2006)","previouslyFormattedCitation":"(Neto et al. 2006)"},"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Neto et al. 2006)</w:t>
            </w:r>
            <w:r w:rsidRPr="00AA5B07">
              <w:rPr>
                <w:rFonts w:asciiTheme="minorHAnsi" w:hAnsiTheme="minorHAnsi" w:cstheme="minorHAnsi"/>
                <w:sz w:val="22"/>
                <w:szCs w:val="22"/>
              </w:rPr>
              <w:fldChar w:fldCharType="end"/>
            </w:r>
          </w:p>
        </w:tc>
      </w:tr>
      <w:tr w:rsidR="00A62BF0" w:rsidRPr="00AA5B07" w14:paraId="38C0DDC4" w14:textId="77777777" w:rsidTr="00A62BF0">
        <w:trPr>
          <w:trHeight w:val="740"/>
        </w:trPr>
        <w:tc>
          <w:tcPr>
            <w:tcW w:w="882" w:type="pct"/>
            <w:tcMar>
              <w:top w:w="100" w:type="dxa"/>
              <w:left w:w="100" w:type="dxa"/>
              <w:bottom w:w="100" w:type="dxa"/>
              <w:right w:w="100" w:type="dxa"/>
            </w:tcMar>
            <w:vAlign w:val="center"/>
          </w:tcPr>
          <w:p w14:paraId="4D45C3C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08754FF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178A5F7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5.4</w:t>
            </w:r>
          </w:p>
        </w:tc>
        <w:tc>
          <w:tcPr>
            <w:tcW w:w="1029" w:type="pct"/>
            <w:tcMar>
              <w:top w:w="100" w:type="dxa"/>
              <w:left w:w="100" w:type="dxa"/>
              <w:bottom w:w="100" w:type="dxa"/>
              <w:right w:w="100" w:type="dxa"/>
            </w:tcMar>
            <w:vAlign w:val="center"/>
          </w:tcPr>
          <w:p w14:paraId="327C7DA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8</w:t>
            </w:r>
          </w:p>
        </w:tc>
        <w:tc>
          <w:tcPr>
            <w:tcW w:w="385" w:type="pct"/>
            <w:vMerge w:val="restart"/>
            <w:vAlign w:val="center"/>
          </w:tcPr>
          <w:p w14:paraId="6CECE5A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6</w:t>
            </w:r>
          </w:p>
        </w:tc>
        <w:tc>
          <w:tcPr>
            <w:tcW w:w="1327" w:type="pct"/>
            <w:vMerge w:val="restart"/>
            <w:vAlign w:val="center"/>
          </w:tcPr>
          <w:p w14:paraId="57321E4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07/s11119-006-9006-9","ISSN":"13852256","abstract":"Digital image processing has the potential to support the identification of plant species required for site-specific weed control in grassland swards. The present study focuses on the identification of one of the most invasive and persistent weed species on European grassland, the broad-leaved dock (Rumex obtusifolius L., R.o.), in complex mixtures of perennial ryegrass with R.o. and other herbs. A total of 108 digital photographs were obtained from a field experiment under constant recording geometry and illumination conditions. An object-oriented image classification was performed. Image segmentation was done by transforming the red, green, blue (RGB) colour images to greyscale intensity images. Based on that, local homogeneity images were calculated and a homogeneity threshold (0.97) was applied to derive binary images. Finally, morphological opening was performed. The remaining contiguous regions were considered to be objects. Features describing shape, colour and texture were calculated for each of these objects. A Maximum-likelihood classification was done to discriminate between the weed species. In addition, rank analysis was used to test how combinations of features influenced the classification result. The detection rate of R.o. varied with the training dataset used for classification. Average R.o. detection rates ranged from 71 to 95% for the 108 images, which included more than 3,600 objects. Misclassifications of R.o. occurred mainly with Plantago major (P.m.). Between 9 and 16% R.o. objects were classified incorrectly as P.m. and 17-24% P.m. objects were misclassified as R.o. The classification result was influenced by the defined object classes (R.o., P.m., T.o., soil, residue vs. R.o., residue). For instance, classification rates were 86-91% and 65-82% for R.o. exclusively and R.o. against the remaining herb species, respectively. © 2006 Springer Science+Business Media, LLC.","author":[{"dropping-particle":"","family":"Gebhardt","given":"Steffen","non-dropping-particle":"","parse-names":false,"suffix":""},{"dropping-particle":"","family":"Schellberg","given":"Jürgen","non-dropping-particle":"","parse-names":false,"suffix":""},{"dropping-particle":"","family":"Lock","given":"Reiner","non-dropping-particle":"","parse-names":false,"suffix":""},{"dropping-particle":"","family":"Kühbauch","given":"Walter","non-dropping-particle":"","parse-names":false,"suffix":""}],"container-title":"Precision Agriculture","id":"ITEM-1","issue":"3","issued":{"date-parts":[["2006"]]},"page":"165-178","title":"Identification of broad-leaved dock (Rumex obtusifolius L.) on grassland by means of digital image processing","type":"article-journal","volume":"7"},"uris":["http://www.mendeley.com/documents/?uuid=ff698820-b19c-4743-86b2-ea3df545c2ea"]}],"mendeley":{"formattedCitation":"(Gebhardt et al. 2006)","plainTextFormattedCitation":"(Gebhardt et al. 2006)","previouslyFormattedCitation":"(Gebhardt et al. 2006)"},"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Gebhardt et al. 2006)</w:t>
            </w:r>
            <w:r w:rsidRPr="00AA5B07">
              <w:rPr>
                <w:rFonts w:asciiTheme="minorHAnsi" w:hAnsiTheme="minorHAnsi" w:cstheme="minorHAnsi"/>
                <w:sz w:val="22"/>
                <w:szCs w:val="22"/>
              </w:rPr>
              <w:fldChar w:fldCharType="end"/>
            </w:r>
          </w:p>
        </w:tc>
      </w:tr>
      <w:tr w:rsidR="00A62BF0" w:rsidRPr="00AA5B07" w14:paraId="7F8CCA3E" w14:textId="77777777" w:rsidTr="00A62BF0">
        <w:trPr>
          <w:trHeight w:val="740"/>
        </w:trPr>
        <w:tc>
          <w:tcPr>
            <w:tcW w:w="882" w:type="pct"/>
            <w:tcMar>
              <w:top w:w="100" w:type="dxa"/>
              <w:left w:w="100" w:type="dxa"/>
              <w:bottom w:w="100" w:type="dxa"/>
              <w:right w:w="100" w:type="dxa"/>
            </w:tcMar>
            <w:vAlign w:val="center"/>
          </w:tcPr>
          <w:p w14:paraId="5A087CB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12A59AD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7632684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0</w:t>
            </w:r>
          </w:p>
        </w:tc>
        <w:tc>
          <w:tcPr>
            <w:tcW w:w="1029" w:type="pct"/>
            <w:tcMar>
              <w:top w:w="100" w:type="dxa"/>
              <w:left w:w="100" w:type="dxa"/>
              <w:bottom w:w="100" w:type="dxa"/>
              <w:right w:w="100" w:type="dxa"/>
            </w:tcMar>
            <w:vAlign w:val="center"/>
          </w:tcPr>
          <w:p w14:paraId="06D71F6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8</w:t>
            </w:r>
          </w:p>
        </w:tc>
        <w:tc>
          <w:tcPr>
            <w:tcW w:w="385" w:type="pct"/>
            <w:vMerge/>
            <w:vAlign w:val="center"/>
          </w:tcPr>
          <w:p w14:paraId="05DD2B8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10DCBEB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4494A183" w14:textId="77777777" w:rsidTr="00A62BF0">
        <w:trPr>
          <w:trHeight w:val="740"/>
        </w:trPr>
        <w:tc>
          <w:tcPr>
            <w:tcW w:w="882" w:type="pct"/>
            <w:tcMar>
              <w:top w:w="100" w:type="dxa"/>
              <w:left w:w="100" w:type="dxa"/>
              <w:bottom w:w="100" w:type="dxa"/>
              <w:right w:w="100" w:type="dxa"/>
            </w:tcMar>
            <w:vAlign w:val="center"/>
          </w:tcPr>
          <w:p w14:paraId="573797F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0ACDF13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19ABA8F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9.7</w:t>
            </w:r>
          </w:p>
        </w:tc>
        <w:tc>
          <w:tcPr>
            <w:tcW w:w="1029" w:type="pct"/>
            <w:tcMar>
              <w:top w:w="100" w:type="dxa"/>
              <w:left w:w="100" w:type="dxa"/>
              <w:bottom w:w="100" w:type="dxa"/>
              <w:right w:w="100" w:type="dxa"/>
            </w:tcMar>
            <w:vAlign w:val="center"/>
          </w:tcPr>
          <w:p w14:paraId="697CF6D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8</w:t>
            </w:r>
          </w:p>
        </w:tc>
        <w:tc>
          <w:tcPr>
            <w:tcW w:w="385" w:type="pct"/>
            <w:vMerge/>
            <w:vAlign w:val="center"/>
          </w:tcPr>
          <w:p w14:paraId="7A16BFB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55C6BED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3CE60113"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1505032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7C56732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w:t>
            </w:r>
          </w:p>
        </w:tc>
        <w:tc>
          <w:tcPr>
            <w:tcW w:w="880" w:type="pct"/>
            <w:shd w:val="clear" w:color="auto" w:fill="D9D9D9" w:themeFill="background1" w:themeFillShade="D9"/>
            <w:tcMar>
              <w:top w:w="100" w:type="dxa"/>
              <w:left w:w="100" w:type="dxa"/>
              <w:bottom w:w="100" w:type="dxa"/>
              <w:right w:w="100" w:type="dxa"/>
            </w:tcMar>
            <w:vAlign w:val="center"/>
          </w:tcPr>
          <w:p w14:paraId="1B8BF79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1</w:t>
            </w:r>
          </w:p>
        </w:tc>
        <w:tc>
          <w:tcPr>
            <w:tcW w:w="1029" w:type="pct"/>
            <w:shd w:val="clear" w:color="auto" w:fill="D9D9D9" w:themeFill="background1" w:themeFillShade="D9"/>
            <w:tcMar>
              <w:top w:w="100" w:type="dxa"/>
              <w:left w:w="100" w:type="dxa"/>
              <w:bottom w:w="100" w:type="dxa"/>
              <w:right w:w="100" w:type="dxa"/>
            </w:tcMar>
            <w:vAlign w:val="center"/>
          </w:tcPr>
          <w:p w14:paraId="63A6D2B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00</w:t>
            </w:r>
          </w:p>
        </w:tc>
        <w:tc>
          <w:tcPr>
            <w:tcW w:w="385" w:type="pct"/>
            <w:shd w:val="clear" w:color="auto" w:fill="D9D9D9" w:themeFill="background1" w:themeFillShade="D9"/>
            <w:vAlign w:val="center"/>
          </w:tcPr>
          <w:p w14:paraId="11EFB04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7</w:t>
            </w:r>
          </w:p>
        </w:tc>
        <w:tc>
          <w:tcPr>
            <w:tcW w:w="1327" w:type="pct"/>
            <w:shd w:val="clear" w:color="auto" w:fill="D9D9D9" w:themeFill="background1" w:themeFillShade="D9"/>
            <w:vAlign w:val="center"/>
          </w:tcPr>
          <w:p w14:paraId="334A1A7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amc.2006.07.072","ISSN":"00963003","abstract":"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 2006 Elsevier Inc. All rights reserved.","author":[{"dropping-particle":"","family":"Du","given":"Ji Xiang","non-dropping-particle":"","parse-names":false,"suffix":""},{"dropping-particle":"","family":"Wang","given":"Xiao Feng","non-dropping-particle":"","parse-names":false,"suffix":""},{"dropping-particle":"","family":"Zhang","given":"Guo Jun","non-dropping-particle":"","parse-names":false,"suffix":""}],"container-title":"Applied Mathematics and Computation","id":"ITEM-1","issue":"2","issued":{"date-parts":[["2007"]]},"page":"883-893","title":"Leaf shape based plant species recognition","type":"article-journal","volume":"185"},"uris":["http://www.mendeley.com/documents/?uuid=60d85c48-ec65-429a-a8f6-33adb6f395b1"]}],"mendeley":{"formattedCitation":"(Du et al. 2007)","plainTextFormattedCitation":"(Du et al. 2007)","previouslyFormattedCitation":"(Du et al. 2007)"},"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Du et al. 2007)</w:t>
            </w:r>
            <w:r w:rsidRPr="00AA5B07">
              <w:rPr>
                <w:rFonts w:asciiTheme="minorHAnsi" w:hAnsiTheme="minorHAnsi" w:cstheme="minorHAnsi"/>
                <w:sz w:val="22"/>
                <w:szCs w:val="22"/>
              </w:rPr>
              <w:fldChar w:fldCharType="end"/>
            </w:r>
          </w:p>
        </w:tc>
      </w:tr>
      <w:tr w:rsidR="00A62BF0" w:rsidRPr="00AA5B07" w14:paraId="14E003B8" w14:textId="77777777" w:rsidTr="00A62BF0">
        <w:trPr>
          <w:trHeight w:val="1010"/>
        </w:trPr>
        <w:tc>
          <w:tcPr>
            <w:tcW w:w="882" w:type="pct"/>
            <w:tcMar>
              <w:top w:w="100" w:type="dxa"/>
              <w:left w:w="100" w:type="dxa"/>
              <w:bottom w:w="100" w:type="dxa"/>
              <w:right w:w="100" w:type="dxa"/>
            </w:tcMar>
            <w:vAlign w:val="center"/>
          </w:tcPr>
          <w:p w14:paraId="5EC4186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23EA2EB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6A0E2A5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2.7</w:t>
            </w:r>
          </w:p>
        </w:tc>
        <w:tc>
          <w:tcPr>
            <w:tcW w:w="1029" w:type="pct"/>
            <w:tcMar>
              <w:top w:w="100" w:type="dxa"/>
              <w:left w:w="100" w:type="dxa"/>
              <w:bottom w:w="100" w:type="dxa"/>
              <w:right w:w="100" w:type="dxa"/>
            </w:tcMar>
            <w:vAlign w:val="center"/>
          </w:tcPr>
          <w:p w14:paraId="3C7C51D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8</w:t>
            </w:r>
          </w:p>
        </w:tc>
        <w:tc>
          <w:tcPr>
            <w:tcW w:w="385" w:type="pct"/>
            <w:vMerge w:val="restart"/>
            <w:vAlign w:val="center"/>
          </w:tcPr>
          <w:p w14:paraId="085C319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7</w:t>
            </w:r>
          </w:p>
        </w:tc>
        <w:tc>
          <w:tcPr>
            <w:tcW w:w="1327" w:type="pct"/>
            <w:vMerge w:val="restart"/>
            <w:vAlign w:val="center"/>
          </w:tcPr>
          <w:p w14:paraId="53E8610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07/s11119-006-9024-7","ISSN":"13852256","abstract":"In Gebhardt et al. (2006) an object-oriented image classification algorithm was introduced for detecting Rumex obtusifolius (RUMOB) and other weeds in mixed grassland swards, based on shape, colour and texture features. This paper describes a new algorithm that improves classification accuracy. The leaves of the typical grassland weeds (RUMOB, Taraxacum officinale, Plantago major) and other homogeneous regions were segmented automatically in digital colour images using local homogeneity and morphological operations. Additional texture and colour features were identified that contribute to the differentiation between grassland weeds using a stepwise discriminant analysis. Maximum-likelihood classification was performed on the variables retained after discriminant analysis. Classification accuracy was improved by up to 83% and Rumex detection rates of 93% were achieved. The effect of image resolution on classification results was investigated. The eight million pixel images were upscaled in six stages to create images with decreasing pixel resolution. Rumex detection rates of over 90% were obtained at almost all resolutions, and there was only moderate misclassification of other objects to RUMOB. Image processing time ranged from 45 s for the full resolution images to 2.5 s for the lowest resolution ones. © 2006 Springer Science+Business Media, LLC.","author":[{"dropping-particle":"","family":"Gebhardt","given":"Steffen","non-dropping-particle":"","parse-names":false,"suffix":""},{"dropping-particle":"","family":"Kühbauch","given":"Walter","non-dropping-particle":"","parse-names":false,"suffix":""}],"container-title":"Precision Agriculture","id":"ITEM-1","issue":"1-2","issued":{"date-parts":[["2007"]]},"page":"1-13","title":"A new algorithm for automatic Rumex obtusifolius detection in digital images using colour and texture features and the influence of image resolution","type":"article-journal","volume":"8"},"uris":["http://www.mendeley.com/documents/?uuid=4804e9e9-ded0-4957-a4ab-6eb40de15e80"]}],"mendeley":{"formattedCitation":"(Gebhardt and Kühbauch 2007)","plainTextFormattedCitation":"(Gebhardt and Kühbauch 2007)","previouslyFormattedCitation":"(Gebhardt and Kühbauch 2007)"},"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Gebhardt and Kühbauch 2007)</w:t>
            </w:r>
            <w:r w:rsidRPr="00AA5B07">
              <w:rPr>
                <w:rFonts w:asciiTheme="minorHAnsi" w:hAnsiTheme="minorHAnsi" w:cstheme="minorHAnsi"/>
                <w:sz w:val="22"/>
                <w:szCs w:val="22"/>
              </w:rPr>
              <w:fldChar w:fldCharType="end"/>
            </w:r>
          </w:p>
        </w:tc>
      </w:tr>
      <w:tr w:rsidR="00A62BF0" w:rsidRPr="00AA5B07" w14:paraId="366ADDCA" w14:textId="77777777" w:rsidTr="00A62BF0">
        <w:trPr>
          <w:trHeight w:val="1010"/>
        </w:trPr>
        <w:tc>
          <w:tcPr>
            <w:tcW w:w="882" w:type="pct"/>
            <w:tcMar>
              <w:top w:w="100" w:type="dxa"/>
              <w:left w:w="100" w:type="dxa"/>
              <w:bottom w:w="100" w:type="dxa"/>
              <w:right w:w="100" w:type="dxa"/>
            </w:tcMar>
            <w:vAlign w:val="center"/>
          </w:tcPr>
          <w:p w14:paraId="70FB751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79C71B7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66757BA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0.4</w:t>
            </w:r>
          </w:p>
        </w:tc>
        <w:tc>
          <w:tcPr>
            <w:tcW w:w="1029" w:type="pct"/>
            <w:tcMar>
              <w:top w:w="100" w:type="dxa"/>
              <w:left w:w="100" w:type="dxa"/>
              <w:bottom w:w="100" w:type="dxa"/>
              <w:right w:w="100" w:type="dxa"/>
            </w:tcMar>
            <w:vAlign w:val="center"/>
          </w:tcPr>
          <w:p w14:paraId="44164E6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8</w:t>
            </w:r>
          </w:p>
        </w:tc>
        <w:tc>
          <w:tcPr>
            <w:tcW w:w="385" w:type="pct"/>
            <w:vMerge/>
            <w:vAlign w:val="center"/>
          </w:tcPr>
          <w:p w14:paraId="26CB766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6689255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0EF570CF" w14:textId="77777777" w:rsidTr="00A62BF0">
        <w:trPr>
          <w:trHeight w:val="1010"/>
        </w:trPr>
        <w:tc>
          <w:tcPr>
            <w:tcW w:w="882" w:type="pct"/>
            <w:tcMar>
              <w:top w:w="100" w:type="dxa"/>
              <w:left w:w="100" w:type="dxa"/>
              <w:bottom w:w="100" w:type="dxa"/>
              <w:right w:w="100" w:type="dxa"/>
            </w:tcMar>
            <w:vAlign w:val="center"/>
          </w:tcPr>
          <w:p w14:paraId="3CCB5E0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60E335F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079A358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5.9</w:t>
            </w:r>
          </w:p>
        </w:tc>
        <w:tc>
          <w:tcPr>
            <w:tcW w:w="1029" w:type="pct"/>
            <w:tcMar>
              <w:top w:w="100" w:type="dxa"/>
              <w:left w:w="100" w:type="dxa"/>
              <w:bottom w:w="100" w:type="dxa"/>
              <w:right w:w="100" w:type="dxa"/>
            </w:tcMar>
            <w:vAlign w:val="center"/>
          </w:tcPr>
          <w:p w14:paraId="4203312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8</w:t>
            </w:r>
          </w:p>
        </w:tc>
        <w:tc>
          <w:tcPr>
            <w:tcW w:w="385" w:type="pct"/>
            <w:vMerge/>
            <w:vAlign w:val="center"/>
          </w:tcPr>
          <w:p w14:paraId="0F80EA0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5F9FC27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4DAC3926"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78F5738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7B5E53C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w:t>
            </w:r>
          </w:p>
        </w:tc>
        <w:tc>
          <w:tcPr>
            <w:tcW w:w="880" w:type="pct"/>
            <w:shd w:val="clear" w:color="auto" w:fill="D9D9D9" w:themeFill="background1" w:themeFillShade="D9"/>
            <w:tcMar>
              <w:top w:w="100" w:type="dxa"/>
              <w:left w:w="100" w:type="dxa"/>
              <w:bottom w:w="100" w:type="dxa"/>
              <w:right w:w="100" w:type="dxa"/>
            </w:tcMar>
            <w:vAlign w:val="center"/>
          </w:tcPr>
          <w:p w14:paraId="6CC06FE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2.6</w:t>
            </w:r>
          </w:p>
        </w:tc>
        <w:tc>
          <w:tcPr>
            <w:tcW w:w="1029" w:type="pct"/>
            <w:shd w:val="clear" w:color="auto" w:fill="D9D9D9" w:themeFill="background1" w:themeFillShade="D9"/>
            <w:tcMar>
              <w:top w:w="100" w:type="dxa"/>
              <w:left w:w="100" w:type="dxa"/>
              <w:bottom w:w="100" w:type="dxa"/>
              <w:right w:w="100" w:type="dxa"/>
            </w:tcMar>
            <w:vAlign w:val="center"/>
          </w:tcPr>
          <w:p w14:paraId="2D92BC5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200</w:t>
            </w:r>
          </w:p>
        </w:tc>
        <w:tc>
          <w:tcPr>
            <w:tcW w:w="385" w:type="pct"/>
            <w:shd w:val="clear" w:color="auto" w:fill="D9D9D9" w:themeFill="background1" w:themeFillShade="D9"/>
            <w:vAlign w:val="center"/>
          </w:tcPr>
          <w:p w14:paraId="714FA54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8</w:t>
            </w:r>
          </w:p>
        </w:tc>
        <w:tc>
          <w:tcPr>
            <w:tcW w:w="1327" w:type="pct"/>
            <w:shd w:val="clear" w:color="auto" w:fill="D9D9D9" w:themeFill="background1" w:themeFillShade="D9"/>
            <w:vAlign w:val="center"/>
          </w:tcPr>
          <w:p w14:paraId="1784689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amc.2008.05.108","ISSN":"00963003","abstract":"Classifying plant leaves has so far been an important and difficult task, especially for leaves with complicated background where some interferents and overlapping phenomena may exist. In this paper, an efficient classification framework for leaf images with complicated background is proposed. First, a so-called automatic marker-controlled watershed segmentation method combined with pre-segmentation and morphological operation is introduced to segment leaf images with complicated background based on the prior shape information. Then, seven Hu geometric moments and sixteen Zernike moments are extracted as shape features from segmented binary images after leafstalk removal. In addition, a moving center hypersphere (MCH) classifier which can efficiently compress feature data is designed to address obtained mass high-dimensional shape features. Finally, experimental results on some practical plant leaves show that proposed classification framework works well while classifying leaf images with complicated background. There are twenty classes of practical plant leaves successfully classified and the average correct classification rate is up to 92.6%. © 2008 Elsevier Inc. All rights reserved.","author":[{"dropping-particle":"","family":"Wang","given":"Xiao Feng","non-dropping-particle":"","parse-names":false,"suffix":""},{"dropping-particle":"","family":"Huang","given":"De Shuang","non-dropping-particle":"","parse-names":false,"suffix":""},{"dropping-particle":"","family":"Du","given":"Ji Xiang","non-dropping-particle":"","parse-names":false,"suffix":""},{"dropping-particle":"","family":"Xu","given":"Huan","non-dropping-particle":"","parse-names":false,"suffix":""},{"dropping-particle":"","family":"Heutte","given":"Laurent","non-dropping-particle":"","parse-names":false,"suffix":""}],"container-title":"Applied Mathematics and Computation","id":"ITEM-1","issue":"2","issued":{"date-parts":[["2008"]]},"page":"916-926","publisher":"Elsevier Inc.","title":"Classification of plant leaf images with complicated background","type":"article-journal","volume":"205"},"uris":["http://www.mendeley.com/documents/?uuid=7342deac-ad98-43a3-af88-6013a4f483c1"]}],"mendeley":{"formattedCitation":"(Wang et al. 2008)","plainTextFormattedCitation":"(Wang et al. 2008)","previouslyFormattedCitation":"(Wang et al. 2008)"},"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Wang et al. 2008)</w:t>
            </w:r>
            <w:r w:rsidRPr="00AA5B07">
              <w:rPr>
                <w:rFonts w:asciiTheme="minorHAnsi" w:hAnsiTheme="minorHAnsi" w:cstheme="minorHAnsi"/>
                <w:sz w:val="22"/>
                <w:szCs w:val="22"/>
              </w:rPr>
              <w:fldChar w:fldCharType="end"/>
            </w:r>
          </w:p>
        </w:tc>
      </w:tr>
      <w:tr w:rsidR="00A62BF0" w:rsidRPr="00AA5B07" w14:paraId="6AB9AC87" w14:textId="77777777" w:rsidTr="00A62BF0">
        <w:trPr>
          <w:trHeight w:val="740"/>
        </w:trPr>
        <w:tc>
          <w:tcPr>
            <w:tcW w:w="882" w:type="pct"/>
            <w:tcMar>
              <w:top w:w="100" w:type="dxa"/>
              <w:left w:w="100" w:type="dxa"/>
              <w:bottom w:w="100" w:type="dxa"/>
              <w:right w:w="100" w:type="dxa"/>
            </w:tcMar>
            <w:vAlign w:val="center"/>
          </w:tcPr>
          <w:p w14:paraId="631942A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lastRenderedPageBreak/>
              <w:t>Manual</w:t>
            </w:r>
          </w:p>
        </w:tc>
        <w:tc>
          <w:tcPr>
            <w:tcW w:w="496" w:type="pct"/>
            <w:tcMar>
              <w:top w:w="100" w:type="dxa"/>
              <w:left w:w="100" w:type="dxa"/>
              <w:bottom w:w="100" w:type="dxa"/>
              <w:right w:w="100" w:type="dxa"/>
            </w:tcMar>
            <w:vAlign w:val="center"/>
          </w:tcPr>
          <w:p w14:paraId="5B1F681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0</w:t>
            </w:r>
          </w:p>
        </w:tc>
        <w:tc>
          <w:tcPr>
            <w:tcW w:w="880" w:type="pct"/>
            <w:tcMar>
              <w:top w:w="100" w:type="dxa"/>
              <w:left w:w="100" w:type="dxa"/>
              <w:bottom w:w="100" w:type="dxa"/>
              <w:right w:w="100" w:type="dxa"/>
            </w:tcMar>
            <w:vAlign w:val="center"/>
          </w:tcPr>
          <w:p w14:paraId="5EEA4A7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0</w:t>
            </w:r>
          </w:p>
        </w:tc>
        <w:tc>
          <w:tcPr>
            <w:tcW w:w="1029" w:type="pct"/>
            <w:tcMar>
              <w:top w:w="100" w:type="dxa"/>
              <w:left w:w="100" w:type="dxa"/>
              <w:bottom w:w="100" w:type="dxa"/>
              <w:right w:w="100" w:type="dxa"/>
            </w:tcMar>
            <w:vAlign w:val="center"/>
          </w:tcPr>
          <w:p w14:paraId="5D37DC4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50</w:t>
            </w:r>
          </w:p>
        </w:tc>
        <w:tc>
          <w:tcPr>
            <w:tcW w:w="385" w:type="pct"/>
            <w:vAlign w:val="center"/>
          </w:tcPr>
          <w:p w14:paraId="430B2F5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9</w:t>
            </w:r>
          </w:p>
        </w:tc>
        <w:tc>
          <w:tcPr>
            <w:tcW w:w="1327" w:type="pct"/>
            <w:vAlign w:val="center"/>
          </w:tcPr>
          <w:p w14:paraId="1F25083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07/978-3-642-04146-4_17","ISBN":"3642041450","ISSN":"03029743","abstract":"Taxonomical classification of plants is a very complex and time-consuming task. This is mostly due to the great biodiversity of species and the fact of most measures extracted from plants are traditionally performed manually. This paper presents a novel approach to plant identification based on leaf texture. Initially, the texture is modelled as a surface, so complexity analysis using Multi-scale fractal dimension can be performed over the generated surface, resulting in a feature vector which represents texture complexity in terms of the spatial scale. Yielded results show the potential of the approach, which overcomes traditional texture analysis methods, such as Co-occurrence matrices, Gabor filters and Fourier descriptors. © 2009 Springer Berlin Heidelberg.","author":[{"dropping-particle":"","family":"Backes","given":"André R.","non-dropping-particle":"","parse-names":false,"suffix":""},{"dropping-particle":"","family":"Bruno","given":"Odemir M.","non-dropping-particle":"","parse-names":false,"suffix":""}],"container-title":"Lecture Notes in Computer Science (including subseries Lecture Notes in Artificial Intelligence and Lecture Notes in Bioinformatics)","id":"ITEM-1","issued":{"date-parts":[["2009"]]},"page":"143-150","title":"Plant leaf identification using multi-scale fractal dimension","type":"article-journal","volume":"5716 LNCS"},"uris":["http://www.mendeley.com/documents/?uuid=8761eae7-2bcf-4b5c-b882-a47d316da5ad"]}],"mendeley":{"formattedCitation":"(Backes and Bruno 2009)","plainTextFormattedCitation":"(Backes and Bruno 2009)","previouslyFormattedCitation":"(Backes and Bruno 200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Backes and Bruno 2009)</w:t>
            </w:r>
            <w:r w:rsidRPr="00AA5B07">
              <w:rPr>
                <w:rFonts w:asciiTheme="minorHAnsi" w:hAnsiTheme="minorHAnsi" w:cstheme="minorHAnsi"/>
                <w:sz w:val="22"/>
                <w:szCs w:val="22"/>
              </w:rPr>
              <w:fldChar w:fldCharType="end"/>
            </w:r>
          </w:p>
        </w:tc>
      </w:tr>
      <w:tr w:rsidR="00A62BF0" w:rsidRPr="00AA5B07" w14:paraId="22778212"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701CA2D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15A0E0B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w:t>
            </w:r>
          </w:p>
        </w:tc>
        <w:tc>
          <w:tcPr>
            <w:tcW w:w="880" w:type="pct"/>
            <w:shd w:val="clear" w:color="auto" w:fill="D9D9D9" w:themeFill="background1" w:themeFillShade="D9"/>
            <w:tcMar>
              <w:top w:w="100" w:type="dxa"/>
              <w:left w:w="100" w:type="dxa"/>
              <w:bottom w:w="100" w:type="dxa"/>
              <w:right w:w="100" w:type="dxa"/>
            </w:tcMar>
            <w:vAlign w:val="center"/>
          </w:tcPr>
          <w:p w14:paraId="57DA6E3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6.6</w:t>
            </w:r>
          </w:p>
        </w:tc>
        <w:tc>
          <w:tcPr>
            <w:tcW w:w="1029" w:type="pct"/>
            <w:shd w:val="clear" w:color="auto" w:fill="D9D9D9" w:themeFill="background1" w:themeFillShade="D9"/>
            <w:tcMar>
              <w:top w:w="100" w:type="dxa"/>
              <w:left w:w="100" w:type="dxa"/>
              <w:bottom w:w="100" w:type="dxa"/>
              <w:right w:w="100" w:type="dxa"/>
            </w:tcMar>
            <w:vAlign w:val="center"/>
          </w:tcPr>
          <w:p w14:paraId="71C3906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325</w:t>
            </w:r>
          </w:p>
        </w:tc>
        <w:tc>
          <w:tcPr>
            <w:tcW w:w="385" w:type="pct"/>
            <w:vMerge w:val="restart"/>
            <w:shd w:val="clear" w:color="auto" w:fill="D9D9D9" w:themeFill="background1" w:themeFillShade="D9"/>
            <w:vAlign w:val="center"/>
          </w:tcPr>
          <w:p w14:paraId="7688418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9</w:t>
            </w:r>
          </w:p>
        </w:tc>
        <w:tc>
          <w:tcPr>
            <w:tcW w:w="1327" w:type="pct"/>
            <w:vMerge w:val="restart"/>
            <w:shd w:val="clear" w:color="auto" w:fill="D9D9D9" w:themeFill="background1" w:themeFillShade="D9"/>
            <w:vAlign w:val="center"/>
          </w:tcPr>
          <w:p w14:paraId="6447684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bstract":"Over the past decades, the over-reliance on herbicides during corn production has caused severe environmental and biological problems such as pollution in the soil and underground water, and the emergence of the herbicide-resistant weed species. A potential solution to reduce the use of herbicides while maintaining adequate weed control lies in the combined use of chemical and mechanical weeding, in which weeds are controlled adaptively according to their reaction to herbicides. Accurate weed identification is a prerequisite for accomplishing such a control strategy. A machine vision system for weed identification, which utilized the morphological properties of weed leaves, was developed in this research. The system incorporated a new image segmentation algorithm, termed the 'Pixelwise method' to binarize the color weed images for subsequent image processing and feature extraction procedures. Subsequently, a Support Vector Machine (SVM) based classifier was constructed to distinguish various weed species using seven morphological features. 2,325 indoor images consisting of six weed species were acquired during the first five weeks after emergence of the plants. Among 1,006 test images, the SVM system achieved over 94% accuracy in crop (corn) versus weed discrimination and 95% in grass versus broadleaf weed discrimination. The average classification accuracy for individual weed species was approximately 86%. In addition, the system obtained the best classification result after the second week after plant emergence. In field tests, the SVM classifier based on the indoor image library was able to identify 71.1% of 270 weed plants in the field. With an adaptive median filter to enhance the image quality, the accuracy was raised to 75.9% at the expense of extra image processing time. Both of the laboratory and field tests showed that the SVM method with reasonable accuracy is feasible for weed identification during their early growth season.","author":[{"dropping-particle":"","family":"Lin","given":"Chufan","non-dropping-particle":"","parse-names":false,"suffix":""}],"id":"ITEM-1","issued":{"date-parts":[["2009"]]},"number-of-pages":"106","publisher":"University of Illinois","title":"A support vector machine embedded weed identification system","type":"thesis"},"uris":["http://www.mendeley.com/documents/?uuid=367503d9-c836-4bdf-9a65-b2ba1bcc88e3"]}],"mendeley":{"formattedCitation":"(Lin 2009)","plainTextFormattedCitation":"(Lin 2009)","previouslyFormattedCitation":"(Lin 200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Lin 2009)</w:t>
            </w:r>
            <w:r w:rsidRPr="00AA5B07">
              <w:rPr>
                <w:rFonts w:asciiTheme="minorHAnsi" w:hAnsiTheme="minorHAnsi" w:cstheme="minorHAnsi"/>
                <w:sz w:val="22"/>
                <w:szCs w:val="22"/>
              </w:rPr>
              <w:fldChar w:fldCharType="end"/>
            </w:r>
          </w:p>
        </w:tc>
      </w:tr>
      <w:tr w:rsidR="00A62BF0" w:rsidRPr="00AA5B07" w14:paraId="4879E078"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5DC5BB1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05A63C7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shd w:val="clear" w:color="auto" w:fill="D9D9D9" w:themeFill="background1" w:themeFillShade="D9"/>
            <w:tcMar>
              <w:top w:w="100" w:type="dxa"/>
              <w:left w:w="100" w:type="dxa"/>
              <w:bottom w:w="100" w:type="dxa"/>
              <w:right w:w="100" w:type="dxa"/>
            </w:tcMar>
            <w:vAlign w:val="center"/>
          </w:tcPr>
          <w:p w14:paraId="5569768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5.9</w:t>
            </w:r>
          </w:p>
        </w:tc>
        <w:tc>
          <w:tcPr>
            <w:tcW w:w="1029" w:type="pct"/>
            <w:shd w:val="clear" w:color="auto" w:fill="D9D9D9" w:themeFill="background1" w:themeFillShade="D9"/>
            <w:tcMar>
              <w:top w:w="100" w:type="dxa"/>
              <w:left w:w="100" w:type="dxa"/>
              <w:bottom w:w="100" w:type="dxa"/>
              <w:right w:w="100" w:type="dxa"/>
            </w:tcMar>
            <w:vAlign w:val="center"/>
          </w:tcPr>
          <w:p w14:paraId="49F594E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07</w:t>
            </w:r>
          </w:p>
        </w:tc>
        <w:tc>
          <w:tcPr>
            <w:tcW w:w="385" w:type="pct"/>
            <w:vMerge/>
            <w:shd w:val="clear" w:color="auto" w:fill="D9D9D9" w:themeFill="background1" w:themeFillShade="D9"/>
            <w:vAlign w:val="center"/>
          </w:tcPr>
          <w:p w14:paraId="6D5D422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shd w:val="clear" w:color="auto" w:fill="D9D9D9" w:themeFill="background1" w:themeFillShade="D9"/>
            <w:vAlign w:val="center"/>
          </w:tcPr>
          <w:p w14:paraId="2DC061E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538CCBCF" w14:textId="77777777" w:rsidTr="00A62BF0">
        <w:trPr>
          <w:trHeight w:val="500"/>
        </w:trPr>
        <w:tc>
          <w:tcPr>
            <w:tcW w:w="882" w:type="pct"/>
            <w:tcMar>
              <w:top w:w="100" w:type="dxa"/>
              <w:left w:w="100" w:type="dxa"/>
              <w:bottom w:w="100" w:type="dxa"/>
              <w:right w:w="100" w:type="dxa"/>
            </w:tcMar>
            <w:vAlign w:val="center"/>
          </w:tcPr>
          <w:p w14:paraId="06A542D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0D023DD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tcMar>
              <w:top w:w="100" w:type="dxa"/>
              <w:left w:w="100" w:type="dxa"/>
              <w:bottom w:w="100" w:type="dxa"/>
              <w:right w:w="100" w:type="dxa"/>
            </w:tcMar>
            <w:vAlign w:val="center"/>
          </w:tcPr>
          <w:p w14:paraId="2A0B7E7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00</w:t>
            </w:r>
          </w:p>
        </w:tc>
        <w:tc>
          <w:tcPr>
            <w:tcW w:w="1029" w:type="pct"/>
            <w:tcMar>
              <w:top w:w="100" w:type="dxa"/>
              <w:left w:w="100" w:type="dxa"/>
              <w:bottom w:w="100" w:type="dxa"/>
              <w:right w:w="100" w:type="dxa"/>
            </w:tcMar>
            <w:vAlign w:val="center"/>
          </w:tcPr>
          <w:p w14:paraId="15FF131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8</w:t>
            </w:r>
          </w:p>
        </w:tc>
        <w:tc>
          <w:tcPr>
            <w:tcW w:w="385" w:type="pct"/>
            <w:vAlign w:val="center"/>
          </w:tcPr>
          <w:p w14:paraId="758B2E5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09</w:t>
            </w:r>
          </w:p>
        </w:tc>
        <w:tc>
          <w:tcPr>
            <w:tcW w:w="1327" w:type="pct"/>
            <w:vAlign w:val="center"/>
          </w:tcPr>
          <w:p w14:paraId="777EB90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ISSN":"1991637X","abstract":"This study investigated the effect of a new approach, the support vector machine, as a classifier tool to identify the weeds in corn fields at early growth stage. Image segmentation was done by transforming original color images to gray level images according to the statistical values of red, green, blue components. The Gray Level Co-occurrence Matrix (GLCM) and statistical properties of the histogram from the gray level images were further used to obtain the texture features of the weeds and corn seedlings. These texture features were used in the classification procedure. Principle component analysis was used to select the texture features according to their better contributions to reduce space dimensions. A Support Vector Machine (SVM) classifier was employed to recognize the weeds and the corn seedlings. The results indicated that the SVM classifiers with different feature selections could identify successfully weed-corn with a higher accuracy ranged from 92.31 to 100%. A comparison study of the recognition capabilities of SVM and back-propagation (BP) neural-network classifier using the same data set was conducted. It was found that the SVM classifier provided the best recognition performance with an accuracy of 100%, which exceeded the accuracy of 80% given by the BP classifier. © 2009 Academic Journals.","author":[{"dropping-particle":"","family":"Wu","given":"Lanlan","non-dropping-particle":"","parse-names":false,"suffix":""},{"dropping-particle":"","family":"Wen","given":"Youxian","non-dropping-particle":"","parse-names":false,"suffix":""}],"container-title":"African Journal of Agricultural Research","id":"ITEM-1","issue":"9","issued":{"date-parts":[["2009"]]},"page":"840-846","title":"Weed/corn seedling recognition by support vector machine using texture features","type":"article-journal","volume":"4"},"uris":["http://www.mendeley.com/documents/?uuid=eb88de50-dc5c-4592-9dcc-83657f5282b4"]}],"mendeley":{"formattedCitation":"(Wu and Wen 2009)","plainTextFormattedCitation":"(Wu and Wen 2009)","previouslyFormattedCitation":"(Wu and Wen 200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Wu and Wen 2009)</w:t>
            </w:r>
            <w:r w:rsidRPr="00AA5B07">
              <w:rPr>
                <w:rFonts w:asciiTheme="minorHAnsi" w:hAnsiTheme="minorHAnsi" w:cstheme="minorHAnsi"/>
                <w:sz w:val="22"/>
                <w:szCs w:val="22"/>
              </w:rPr>
              <w:fldChar w:fldCharType="end"/>
            </w:r>
          </w:p>
        </w:tc>
      </w:tr>
      <w:tr w:rsidR="00A62BF0" w:rsidRPr="00AA5B07" w14:paraId="3E561E35"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5B7399B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7CDBFEC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2</w:t>
            </w:r>
          </w:p>
        </w:tc>
        <w:tc>
          <w:tcPr>
            <w:tcW w:w="880" w:type="pct"/>
            <w:shd w:val="clear" w:color="auto" w:fill="D9D9D9" w:themeFill="background1" w:themeFillShade="D9"/>
            <w:tcMar>
              <w:top w:w="100" w:type="dxa"/>
              <w:left w:w="100" w:type="dxa"/>
              <w:bottom w:w="100" w:type="dxa"/>
              <w:right w:w="100" w:type="dxa"/>
            </w:tcMar>
            <w:vAlign w:val="center"/>
          </w:tcPr>
          <w:p w14:paraId="1ECB071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9.7</w:t>
            </w:r>
          </w:p>
        </w:tc>
        <w:tc>
          <w:tcPr>
            <w:tcW w:w="1029" w:type="pct"/>
            <w:shd w:val="clear" w:color="auto" w:fill="D9D9D9" w:themeFill="background1" w:themeFillShade="D9"/>
            <w:tcMar>
              <w:top w:w="100" w:type="dxa"/>
              <w:left w:w="100" w:type="dxa"/>
              <w:bottom w:w="100" w:type="dxa"/>
              <w:right w:w="100" w:type="dxa"/>
            </w:tcMar>
            <w:vAlign w:val="center"/>
          </w:tcPr>
          <w:p w14:paraId="6DDAF61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48</w:t>
            </w:r>
          </w:p>
        </w:tc>
        <w:tc>
          <w:tcPr>
            <w:tcW w:w="385" w:type="pct"/>
            <w:shd w:val="clear" w:color="auto" w:fill="D9D9D9" w:themeFill="background1" w:themeFillShade="D9"/>
            <w:vAlign w:val="center"/>
          </w:tcPr>
          <w:p w14:paraId="04206F5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0</w:t>
            </w:r>
          </w:p>
        </w:tc>
        <w:tc>
          <w:tcPr>
            <w:tcW w:w="1327" w:type="pct"/>
            <w:shd w:val="clear" w:color="auto" w:fill="D9D9D9" w:themeFill="background1" w:themeFillShade="D9"/>
            <w:vAlign w:val="center"/>
          </w:tcPr>
          <w:p w14:paraId="6B5BDDB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07/978-3-642-17274-8_65","ISBN":"3642172733","ISSN":"03029743","abstract":"Leaves provide an important source of data for research in comparative plant biology. This paper presents a method for comparing and classifying plants based on leaf texture. Joint distributions for the responses from applying different scales of the Gabor filter are calculated. The difference between leaf textures is calculated by the Jeffrey-divergence measure of corresponding distributions. This technique is also applied to the Brodatz texture database, to demonstrate its more general application, and comparison to the results from traditional texture analysis methods is given. © 2010 Springer-Verlag.","author":[{"dropping-particle":"","family":"Cope","given":"James S.","non-dropping-particle":"","parse-names":false,"suffix":""},{"dropping-particle":"","family":"Remagnino","given":"Paolo","non-dropping-particle":"","parse-names":false,"suffix":""},{"dropping-particle":"","family":"Barman","given":"Sarah","non-dropping-particle":"","parse-names":false,"suffix":""},{"dropping-particle":"","family":"Wilkin","given":"Paul","non-dropping-particle":"","parse-names":false,"suffix":""}],"container-title":"Lecture Notes in Computer Science (including subseries Lecture Notes in Artificial Intelligence and Lecture Notes in Bioinformatics)","id":"ITEM-1","issue":"PART 2","issued":{"date-parts":[["2010"]]},"page":"669-677","title":"Plant texture classification using gabor co-occurrences","type":"article-journal","volume":"6454 LNCS"},"uris":["http://www.mendeley.com/documents/?uuid=a3d93298-77f0-4261-82c8-7ecfe99c6d54"]}],"mendeley":{"formattedCitation":"(Cope et al. 2010)","plainTextFormattedCitation":"(Cope et al. 2010)","previouslyFormattedCitation":"(Cope et al. 201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Cope et al. 2010)</w:t>
            </w:r>
            <w:r w:rsidRPr="00AA5B07">
              <w:rPr>
                <w:rFonts w:asciiTheme="minorHAnsi" w:hAnsiTheme="minorHAnsi" w:cstheme="minorHAnsi"/>
                <w:sz w:val="22"/>
                <w:szCs w:val="22"/>
              </w:rPr>
              <w:fldChar w:fldCharType="end"/>
            </w:r>
          </w:p>
        </w:tc>
      </w:tr>
      <w:tr w:rsidR="00A62BF0" w:rsidRPr="00AA5B07" w14:paraId="486A3201" w14:textId="77777777" w:rsidTr="00A62BF0">
        <w:trPr>
          <w:trHeight w:val="740"/>
        </w:trPr>
        <w:tc>
          <w:tcPr>
            <w:tcW w:w="882" w:type="pct"/>
            <w:tcMar>
              <w:top w:w="100" w:type="dxa"/>
              <w:left w:w="100" w:type="dxa"/>
              <w:bottom w:w="100" w:type="dxa"/>
              <w:right w:w="100" w:type="dxa"/>
            </w:tcMar>
            <w:vAlign w:val="center"/>
          </w:tcPr>
          <w:p w14:paraId="08D1B7F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708C2B7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4C6D5EA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6.4</w:t>
            </w:r>
          </w:p>
        </w:tc>
        <w:tc>
          <w:tcPr>
            <w:tcW w:w="1029" w:type="pct"/>
            <w:tcMar>
              <w:top w:w="100" w:type="dxa"/>
              <w:left w:w="100" w:type="dxa"/>
              <w:bottom w:w="100" w:type="dxa"/>
              <w:right w:w="100" w:type="dxa"/>
            </w:tcMar>
            <w:vAlign w:val="center"/>
          </w:tcPr>
          <w:p w14:paraId="1AD543C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86</w:t>
            </w:r>
          </w:p>
        </w:tc>
        <w:tc>
          <w:tcPr>
            <w:tcW w:w="385" w:type="pct"/>
            <w:vAlign w:val="center"/>
          </w:tcPr>
          <w:p w14:paraId="0296D11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1</w:t>
            </w:r>
          </w:p>
        </w:tc>
        <w:tc>
          <w:tcPr>
            <w:tcW w:w="1327" w:type="pct"/>
            <w:vAlign w:val="center"/>
          </w:tcPr>
          <w:p w14:paraId="6EE0FD8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186/1746-4811-7-28","ISSN":"17464811","abstract":"Wheat is one of the most important crops in Australia, and the identification of young plants is an important step towards developing an automated system for monitoring crop establishment and also for differentiating crop from weeds. In this paper, a framework to differentiate early narrow-leaf wheat from two common weeds from their digital images is developed. A combination of colour, texture and shape features is used. These features are reduced to three descriptors using Principal Component Analysis. The three components provide an effective and significant means for distinguishing the three grasses. Further analysis enables threshold levels to be set for the discrimination of the plant species. The PCA model was evaluated on an independent data set of plants and the results show accuracy of 88% and 85% in the differentiation of ryegrass and brome grass from wheat, respectively. The outcomes of this study can be integrated into new knowledge in developing computer vision systems used in automated weed management. © 2011 Golzarian and Frick; licensee BioMed Central Ltd.","author":[{"dropping-particle":"","family":"Golzarian","given":"Mahmood R.","non-dropping-particle":"","parse-names":false,"suffix":""},{"dropping-particle":"","family":"Frick","given":"Ross A.","non-dropping-particle":"","parse-names":false,"suffix":""}],"container-title":"Plant Methods","id":"ITEM-1","issued":{"date-parts":[["2011"]]},"page":"28","title":"Classification of images of wheat, ryegrass and brome grass species at early growth stages using principal component analysis","type":"article-journal","volume":"7"},"uris":["http://www.mendeley.com/documents/?uuid=651fe6ef-62e0-443f-abcc-fc63624bc3c5"]}],"mendeley":{"formattedCitation":"(Golzarian and Frick 2011)","plainTextFormattedCitation":"(Golzarian and Frick 2011)","previouslyFormattedCitation":"(Golzarian and Frick 201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Golzarian and Frick 2011)</w:t>
            </w:r>
            <w:r w:rsidRPr="00AA5B07">
              <w:rPr>
                <w:rFonts w:asciiTheme="minorHAnsi" w:hAnsiTheme="minorHAnsi" w:cstheme="minorHAnsi"/>
                <w:sz w:val="22"/>
                <w:szCs w:val="22"/>
              </w:rPr>
              <w:fldChar w:fldCharType="end"/>
            </w:r>
          </w:p>
        </w:tc>
      </w:tr>
      <w:tr w:rsidR="00A62BF0" w:rsidRPr="00AA5B07" w14:paraId="38B642F5"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2D0D2FC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6DED94F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4E79AF9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5</w:t>
            </w:r>
          </w:p>
        </w:tc>
        <w:tc>
          <w:tcPr>
            <w:tcW w:w="1029" w:type="pct"/>
            <w:shd w:val="clear" w:color="auto" w:fill="D9D9D9" w:themeFill="background1" w:themeFillShade="D9"/>
            <w:tcMar>
              <w:top w:w="100" w:type="dxa"/>
              <w:left w:w="100" w:type="dxa"/>
              <w:bottom w:w="100" w:type="dxa"/>
              <w:right w:w="100" w:type="dxa"/>
            </w:tcMar>
            <w:vAlign w:val="center"/>
          </w:tcPr>
          <w:p w14:paraId="2D52DDB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39</w:t>
            </w:r>
          </w:p>
        </w:tc>
        <w:tc>
          <w:tcPr>
            <w:tcW w:w="385" w:type="pct"/>
            <w:shd w:val="clear" w:color="auto" w:fill="D9D9D9" w:themeFill="background1" w:themeFillShade="D9"/>
            <w:vAlign w:val="center"/>
          </w:tcPr>
          <w:p w14:paraId="5F0FD05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3</w:t>
            </w:r>
          </w:p>
        </w:tc>
        <w:tc>
          <w:tcPr>
            <w:tcW w:w="1327" w:type="pct"/>
            <w:shd w:val="clear" w:color="auto" w:fill="D9D9D9" w:themeFill="background1" w:themeFillShade="D9"/>
            <w:vAlign w:val="center"/>
          </w:tcPr>
          <w:p w14:paraId="7CB7F81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3390/s130505585","ISSN":"14248220","abstract":"The aim of this research is an improvement of plant seedling recognition by two new approaches of shape feature generation based on plant silhouettes. Experiments show that the proposed feature sets possess value in plant recognition when compared with other feature sets. Both methods approximate a distance distribution of an object, either by resampling or by approximation of the distribution with a high degree Legendre polynomial. In the latter case, the polynomial coefficients constitute a feature set. The methods have been tested through a discrimination process where two similar plant species are to be distinguished into their respective classes. The used performance assessment is based on the classification accuracy of 4 different classifiers (a k-Nearest Neighbor, Naive-Bayes, Linear Support Vector Machine, Nonlinear Support Vector Machine). Another set of 21 well-known shape features described in the literature is used for comparison. The used data consisted of 139 samples of cornflower (Centaura cyanus L.) and 63 samples of nightshade (Solanum nigrum L.). The highest discrimination accuracy was achieved with the Legendre Polynomial feature set and amounted to 97.5%. This feature set consisted of 10 numerical values. Another feature set consisting of 21 common features achieved an accuracy of 92.5%. The results suggest that the Legendre Polynomial feature set can compete with or outperform the commonly used feature sets. © 2013 by the authors; licensee MDPI, Basel, Switzerland.","author":[{"dropping-particle":"","family":"Giselsson","given":"Thomas Mosgaard","non-dropping-particle":"","parse-names":false,"suffix":""},{"dropping-particle":"","family":"Midtiby","given":"Henrik Skov","non-dropping-particle":"","parse-names":false,"suffix":""},{"dropping-particle":"","family":"Jørgensen","given":"Rasmus Nyholm","non-dropping-particle":"","parse-names":false,"suffix":""}],"container-title":"Sensors","id":"ITEM-1","issue":"5","issued":{"date-parts":[["2013"]]},"page":"5585-5602","title":"Seedling discrimination with shape features derived from a distance transform","type":"article-journal","volume":"13"},"uris":["http://www.mendeley.com/documents/?uuid=9d080169-7fae-45b5-a1ad-83574b83c8a4"]}],"mendeley":{"formattedCitation":"(Giselsson et al. 2013)","plainTextFormattedCitation":"(Giselsson et al. 2013)","previouslyFormattedCitation":"(Giselsson et al. 2013)"},"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Giselsson et al. 2013)</w:t>
            </w:r>
            <w:r w:rsidRPr="00AA5B07">
              <w:rPr>
                <w:rFonts w:asciiTheme="minorHAnsi" w:hAnsiTheme="minorHAnsi" w:cstheme="minorHAnsi"/>
                <w:sz w:val="22"/>
                <w:szCs w:val="22"/>
              </w:rPr>
              <w:fldChar w:fldCharType="end"/>
            </w:r>
          </w:p>
        </w:tc>
      </w:tr>
      <w:tr w:rsidR="00A62BF0" w:rsidRPr="00AA5B07" w14:paraId="76E3ACD0" w14:textId="77777777" w:rsidTr="00A62BF0">
        <w:trPr>
          <w:trHeight w:val="740"/>
        </w:trPr>
        <w:tc>
          <w:tcPr>
            <w:tcW w:w="882" w:type="pct"/>
            <w:tcMar>
              <w:top w:w="100" w:type="dxa"/>
              <w:left w:w="100" w:type="dxa"/>
              <w:bottom w:w="100" w:type="dxa"/>
              <w:right w:w="100" w:type="dxa"/>
            </w:tcMar>
            <w:vAlign w:val="center"/>
          </w:tcPr>
          <w:p w14:paraId="4333835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2A42DF1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6274AB6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0.4</w:t>
            </w:r>
          </w:p>
        </w:tc>
        <w:tc>
          <w:tcPr>
            <w:tcW w:w="1029" w:type="pct"/>
            <w:tcMar>
              <w:top w:w="100" w:type="dxa"/>
              <w:left w:w="100" w:type="dxa"/>
              <w:bottom w:w="100" w:type="dxa"/>
              <w:right w:w="100" w:type="dxa"/>
            </w:tcMar>
            <w:vAlign w:val="center"/>
          </w:tcPr>
          <w:p w14:paraId="30E05D8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66</w:t>
            </w:r>
          </w:p>
        </w:tc>
        <w:tc>
          <w:tcPr>
            <w:tcW w:w="385" w:type="pct"/>
            <w:vMerge w:val="restart"/>
            <w:vAlign w:val="center"/>
          </w:tcPr>
          <w:p w14:paraId="2A71702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4</w:t>
            </w:r>
          </w:p>
          <w:p w14:paraId="5CE7FC5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restart"/>
            <w:vAlign w:val="center"/>
          </w:tcPr>
          <w:p w14:paraId="4AC807E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eswa.2014.01.029","ISSN":"09574174","abstract":"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 2014 Elsevier Ltd. All rights reserved.","author":[{"dropping-particle":"","family":"Larese","given":"Mónica G.","non-dropping-particle":"","parse-names":false,"suffix":""},{"dropping-particle":"","family":"Bayá","given":"Ariel E.","non-dropping-particle":"","parse-names":false,"suffix":""},{"dropping-particle":"","family":"Craviotto","given":"Roque M.","non-dropping-particle":"","parse-names":false,"suffix":""},{"dropping-particle":"","family":"Arango","given":"Miriam R.","non-dropping-particle":"","parse-names":false,"suffix":""},{"dropping-particle":"","family":"Gallo","given":"Carina","non-dropping-particle":"","parse-names":false,"suffix":""},{"dropping-particle":"","family":"Granitto","given":"Pablo M.","non-dropping-particle":"","parse-names":false,"suffix":""}],"container-title":"Expert Systems with Applications","id":"ITEM-1","issue":"10","issued":{"date-parts":[["2014"]]},"page":"4638-4647","title":"Multiscale recognition of legume varieties based on leaf venation images","type":"article-journal","volume":"41"},"uris":["http://www.mendeley.com/documents/?uuid=288e23a5-bdd8-407f-9e94-d045341c5bf8"]}],"mendeley":{"formattedCitation":"(Larese et al. 2014)","plainTextFormattedCitation":"(Larese et al. 2014)","previouslyFormattedCitation":"(Larese et al. 2014)"},"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Larese et al. 2014)</w:t>
            </w:r>
            <w:r w:rsidRPr="00AA5B07">
              <w:rPr>
                <w:rFonts w:asciiTheme="minorHAnsi" w:hAnsiTheme="minorHAnsi" w:cstheme="minorHAnsi"/>
                <w:sz w:val="22"/>
                <w:szCs w:val="22"/>
              </w:rPr>
              <w:fldChar w:fldCharType="end"/>
            </w:r>
          </w:p>
        </w:tc>
      </w:tr>
      <w:tr w:rsidR="00A62BF0" w:rsidRPr="00AA5B07" w14:paraId="63A8C16D" w14:textId="77777777" w:rsidTr="00A62BF0">
        <w:trPr>
          <w:trHeight w:val="740"/>
        </w:trPr>
        <w:tc>
          <w:tcPr>
            <w:tcW w:w="882" w:type="pct"/>
            <w:tcMar>
              <w:top w:w="100" w:type="dxa"/>
              <w:left w:w="100" w:type="dxa"/>
              <w:bottom w:w="100" w:type="dxa"/>
              <w:right w:w="100" w:type="dxa"/>
            </w:tcMar>
            <w:vAlign w:val="center"/>
          </w:tcPr>
          <w:p w14:paraId="1769927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482580A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tcMar>
              <w:top w:w="100" w:type="dxa"/>
              <w:left w:w="100" w:type="dxa"/>
              <w:bottom w:w="100" w:type="dxa"/>
              <w:right w:w="100" w:type="dxa"/>
            </w:tcMar>
            <w:vAlign w:val="center"/>
          </w:tcPr>
          <w:p w14:paraId="61C660A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5.1</w:t>
            </w:r>
          </w:p>
        </w:tc>
        <w:tc>
          <w:tcPr>
            <w:tcW w:w="1029" w:type="pct"/>
            <w:tcMar>
              <w:top w:w="100" w:type="dxa"/>
              <w:left w:w="100" w:type="dxa"/>
              <w:bottom w:w="100" w:type="dxa"/>
              <w:right w:w="100" w:type="dxa"/>
            </w:tcMar>
            <w:vAlign w:val="center"/>
          </w:tcPr>
          <w:p w14:paraId="127812B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464</w:t>
            </w:r>
          </w:p>
        </w:tc>
        <w:tc>
          <w:tcPr>
            <w:tcW w:w="385" w:type="pct"/>
            <w:vMerge/>
            <w:vAlign w:val="center"/>
          </w:tcPr>
          <w:p w14:paraId="2373852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21C6D36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1AAB13E2"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5C11567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202F650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w:t>
            </w:r>
          </w:p>
        </w:tc>
        <w:tc>
          <w:tcPr>
            <w:tcW w:w="880" w:type="pct"/>
            <w:shd w:val="clear" w:color="auto" w:fill="D9D9D9" w:themeFill="background1" w:themeFillShade="D9"/>
            <w:tcMar>
              <w:top w:w="100" w:type="dxa"/>
              <w:left w:w="100" w:type="dxa"/>
              <w:bottom w:w="100" w:type="dxa"/>
              <w:right w:w="100" w:type="dxa"/>
            </w:tcMar>
            <w:vAlign w:val="center"/>
          </w:tcPr>
          <w:p w14:paraId="5543AE2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5.8</w:t>
            </w:r>
          </w:p>
        </w:tc>
        <w:tc>
          <w:tcPr>
            <w:tcW w:w="1029" w:type="pct"/>
            <w:shd w:val="clear" w:color="auto" w:fill="D9D9D9" w:themeFill="background1" w:themeFillShade="D9"/>
            <w:tcMar>
              <w:top w:w="100" w:type="dxa"/>
              <w:left w:w="100" w:type="dxa"/>
              <w:bottom w:w="100" w:type="dxa"/>
              <w:right w:w="100" w:type="dxa"/>
            </w:tcMar>
            <w:vAlign w:val="center"/>
          </w:tcPr>
          <w:p w14:paraId="207D34F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438</w:t>
            </w:r>
          </w:p>
        </w:tc>
        <w:tc>
          <w:tcPr>
            <w:tcW w:w="385" w:type="pct"/>
            <w:shd w:val="clear" w:color="auto" w:fill="D9D9D9" w:themeFill="background1" w:themeFillShade="D9"/>
            <w:vAlign w:val="center"/>
          </w:tcPr>
          <w:p w14:paraId="7E65819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4</w:t>
            </w:r>
          </w:p>
        </w:tc>
        <w:tc>
          <w:tcPr>
            <w:tcW w:w="1327" w:type="pct"/>
            <w:shd w:val="clear" w:color="auto" w:fill="D9D9D9" w:themeFill="background1" w:themeFillShade="D9"/>
            <w:vAlign w:val="center"/>
          </w:tcPr>
          <w:p w14:paraId="1728FE2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author":[{"dropping-particle":"","family":"Dyrmann","given":"Mads","non-dropping-particle":"","parse-names":false,"suffix":""},{"dropping-particle":"","family":"Christiansen","given":"Peter","non-dropping-particle":"","parse-names":false,"suffix":""}],"id":"ITEM-1","issued":{"date-parts":[["2014"]]},"publisher":"Aarhus University","title":"Automated Classification of Seedlings Using Computer Vision: Pattern Recognition of Seedlings Combining Features of Plants and Leaves for Improved Discrimination","type":"paper-conference"},"uris":["http://www.mendeley.com/documents/?uuid=bb11da73-b191-4c12-ae55-96707f13ca1c"]}],"mendeley":{"formattedCitation":"(Dyrmann and Christiansen 2014)","plainTextFormattedCitation":"(Dyrmann and Christiansen 2014)","previouslyFormattedCitation":"(Dyrmann and Christiansen 2014)"},"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Dyrmann and Christiansen 2014)</w:t>
            </w:r>
            <w:r w:rsidRPr="00AA5B07">
              <w:rPr>
                <w:rFonts w:asciiTheme="minorHAnsi" w:hAnsiTheme="minorHAnsi" w:cstheme="minorHAnsi"/>
                <w:sz w:val="22"/>
                <w:szCs w:val="22"/>
              </w:rPr>
              <w:fldChar w:fldCharType="end"/>
            </w:r>
          </w:p>
        </w:tc>
      </w:tr>
      <w:tr w:rsidR="00A62BF0" w:rsidRPr="00AA5B07" w14:paraId="324681F8" w14:textId="77777777" w:rsidTr="00A62BF0">
        <w:trPr>
          <w:trHeight w:val="500"/>
        </w:trPr>
        <w:tc>
          <w:tcPr>
            <w:tcW w:w="882" w:type="pct"/>
            <w:tcMar>
              <w:top w:w="100" w:type="dxa"/>
              <w:left w:w="100" w:type="dxa"/>
              <w:bottom w:w="100" w:type="dxa"/>
              <w:right w:w="100" w:type="dxa"/>
            </w:tcMar>
            <w:vAlign w:val="center"/>
          </w:tcPr>
          <w:p w14:paraId="3026864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50FA9FC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tcMar>
              <w:top w:w="100" w:type="dxa"/>
              <w:left w:w="100" w:type="dxa"/>
              <w:bottom w:w="100" w:type="dxa"/>
              <w:right w:w="100" w:type="dxa"/>
            </w:tcMar>
            <w:vAlign w:val="center"/>
          </w:tcPr>
          <w:p w14:paraId="39D02F1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2.9</w:t>
            </w:r>
          </w:p>
        </w:tc>
        <w:tc>
          <w:tcPr>
            <w:tcW w:w="1029" w:type="pct"/>
            <w:tcMar>
              <w:top w:w="100" w:type="dxa"/>
              <w:left w:w="100" w:type="dxa"/>
              <w:bottom w:w="100" w:type="dxa"/>
              <w:right w:w="100" w:type="dxa"/>
            </w:tcMar>
            <w:vAlign w:val="center"/>
          </w:tcPr>
          <w:p w14:paraId="02AA8B9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6</w:t>
            </w:r>
          </w:p>
        </w:tc>
        <w:tc>
          <w:tcPr>
            <w:tcW w:w="385" w:type="pct"/>
            <w:vAlign w:val="center"/>
          </w:tcPr>
          <w:p w14:paraId="63BA400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4</w:t>
            </w:r>
          </w:p>
        </w:tc>
        <w:tc>
          <w:tcPr>
            <w:tcW w:w="1327" w:type="pct"/>
            <w:vAlign w:val="center"/>
          </w:tcPr>
          <w:p w14:paraId="7B3819E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390/s140815304","ISBN":"3491871190","ISSN":"14248220","abstract":"An important objective in weed management is the discrimination between grasses (monocots) and broad-leaved weeds (dicots), because these two weed groups can be appropriately controlled by specific herbicides. In fact, efficiency is higher if selective treatment is performed for each type of infestation instead of using a broadcast herbicide on the whole surface. This work proposes a strategy where weeds are characterised by a set of shape descriptors (the seven Hu moments and six geometric shape descriptors). Weeds appear in outdoor field images which display real situations obtained from a RGB camera. Thus, images present a mixture of both weed species under varying conditions of lighting. In the presented approach, four decision-making methods were adapted to use the best shape descriptors as attributes and a choice was taken. This proposal establishes a novel methodology with a high success rate in weed species discrimination. © 2014 by the authors; licensee MDPI, Basel, Switzerland.","author":[{"dropping-particle":"","family":"Herrera","given":"Pedro Javier","non-dropping-particle":"","parse-names":false,"suffix":""},{"dropping-particle":"","family":"Dorado","given":"José","non-dropping-particle":"","parse-names":false,"suffix":""},{"dropping-particle":"","family":"Ribeiro","given":"Ángela","non-dropping-particle":"","parse-names":false,"suffix":""}],"container-title":"Sensors","id":"ITEM-1","issue":"8","issued":{"date-parts":[["2014"]]},"page":"15304-15324","title":"A novel approach for weed type classification based on shape descriptors and a fuzzy decision-making method","type":"article-journal","volume":"14"},"uris":["http://www.mendeley.com/documents/?uuid=e9ac3640-5a33-40f1-aaee-0a6d07172a54"]}],"mendeley":{"formattedCitation":"(Herrera et al. 2014)","plainTextFormattedCitation":"(Herrera et al. 2014)","previouslyFormattedCitation":"(Herrera et al. 2014)"},"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Herrera et al. 2014)</w:t>
            </w:r>
            <w:r w:rsidRPr="00AA5B07">
              <w:rPr>
                <w:rFonts w:asciiTheme="minorHAnsi" w:hAnsiTheme="minorHAnsi" w:cstheme="minorHAnsi"/>
                <w:sz w:val="22"/>
                <w:szCs w:val="22"/>
              </w:rPr>
              <w:fldChar w:fldCharType="end"/>
            </w:r>
          </w:p>
        </w:tc>
      </w:tr>
      <w:tr w:rsidR="00A62BF0" w:rsidRPr="00AA5B07" w14:paraId="746D1E15"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55F4D2D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2C499AD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w:t>
            </w:r>
          </w:p>
        </w:tc>
        <w:tc>
          <w:tcPr>
            <w:tcW w:w="880" w:type="pct"/>
            <w:shd w:val="clear" w:color="auto" w:fill="D9D9D9" w:themeFill="background1" w:themeFillShade="D9"/>
            <w:tcMar>
              <w:top w:w="100" w:type="dxa"/>
              <w:left w:w="100" w:type="dxa"/>
              <w:bottom w:w="100" w:type="dxa"/>
              <w:right w:w="100" w:type="dxa"/>
            </w:tcMar>
            <w:vAlign w:val="center"/>
          </w:tcPr>
          <w:p w14:paraId="1EC4D81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4.4</w:t>
            </w:r>
          </w:p>
        </w:tc>
        <w:tc>
          <w:tcPr>
            <w:tcW w:w="1029" w:type="pct"/>
            <w:shd w:val="clear" w:color="auto" w:fill="D9D9D9" w:themeFill="background1" w:themeFillShade="D9"/>
            <w:tcMar>
              <w:top w:w="100" w:type="dxa"/>
              <w:left w:w="100" w:type="dxa"/>
              <w:bottom w:w="100" w:type="dxa"/>
              <w:right w:w="100" w:type="dxa"/>
            </w:tcMar>
            <w:vAlign w:val="center"/>
          </w:tcPr>
          <w:p w14:paraId="00A2722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60</w:t>
            </w:r>
          </w:p>
        </w:tc>
        <w:tc>
          <w:tcPr>
            <w:tcW w:w="385" w:type="pct"/>
            <w:shd w:val="clear" w:color="auto" w:fill="D9D9D9" w:themeFill="background1" w:themeFillShade="D9"/>
            <w:vAlign w:val="center"/>
          </w:tcPr>
          <w:p w14:paraId="7301F17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5</w:t>
            </w:r>
          </w:p>
        </w:tc>
        <w:tc>
          <w:tcPr>
            <w:tcW w:w="1327" w:type="pct"/>
            <w:shd w:val="clear" w:color="auto" w:fill="D9D9D9" w:themeFill="background1" w:themeFillShade="D9"/>
            <w:vAlign w:val="center"/>
          </w:tcPr>
          <w:p w14:paraId="2C9893D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4257/ijsip.2015.8.2.28","ISSN":"20054254","author":[{"dropping-particle":"V.","family":"Latte","given":"M.","non-dropping-particle":"","parse-names":false,"suffix":""},{"dropping-particle":"","family":"Shidnal","given":"Sushila","non-dropping-particle":"","parse-names":false,"suffix":""},{"dropping-particle":"","family":"Anami","given":"B.S.","non-dropping-particle":"","parse-names":false,"suffix":""},{"dropping-particle":"","family":"Kuligod","given":"V B","non-dropping-particle":"","parse-names":false,"suffix":""}],"container-title":"International Journal of Signal Processing, Image Processing and Pattern Recognition","id":"ITEM-1","issue":"2","issued":{"date-parts":[["2015"]]},"page":"287-302","title":"A Combined Color and Texture Features Based Methodology for Recognition of Crop Field Image","type":"article-journal","volume":"8"},"uris":["http://www.mendeley.com/documents/?uuid=faf577fd-e8bd-497f-b4df-43f5b78f8b16"]}],"mendeley":{"formattedCitation":"(Latte et al. 2015)","plainTextFormattedCitation":"(Latte et al. 2015)","previouslyFormattedCitation":"(Latte et al. 2015)"},"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Latte et al. 2015)</w:t>
            </w:r>
            <w:r w:rsidRPr="00AA5B07">
              <w:rPr>
                <w:rFonts w:asciiTheme="minorHAnsi" w:hAnsiTheme="minorHAnsi" w:cstheme="minorHAnsi"/>
                <w:sz w:val="22"/>
                <w:szCs w:val="22"/>
              </w:rPr>
              <w:fldChar w:fldCharType="end"/>
            </w:r>
          </w:p>
        </w:tc>
      </w:tr>
      <w:tr w:rsidR="00A62BF0" w:rsidRPr="00AA5B07" w14:paraId="66EA0F97" w14:textId="77777777" w:rsidTr="00A62BF0">
        <w:trPr>
          <w:trHeight w:val="740"/>
        </w:trPr>
        <w:tc>
          <w:tcPr>
            <w:tcW w:w="882" w:type="pct"/>
            <w:tcMar>
              <w:top w:w="100" w:type="dxa"/>
              <w:left w:w="100" w:type="dxa"/>
              <w:bottom w:w="100" w:type="dxa"/>
              <w:right w:w="100" w:type="dxa"/>
            </w:tcMar>
            <w:vAlign w:val="center"/>
          </w:tcPr>
          <w:p w14:paraId="1928108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tcMar>
              <w:top w:w="100" w:type="dxa"/>
              <w:left w:w="100" w:type="dxa"/>
              <w:bottom w:w="100" w:type="dxa"/>
              <w:right w:w="100" w:type="dxa"/>
            </w:tcMar>
            <w:vAlign w:val="center"/>
          </w:tcPr>
          <w:p w14:paraId="310FD40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tcMar>
              <w:top w:w="100" w:type="dxa"/>
              <w:left w:w="100" w:type="dxa"/>
              <w:bottom w:w="100" w:type="dxa"/>
              <w:right w:w="100" w:type="dxa"/>
            </w:tcMar>
            <w:vAlign w:val="center"/>
          </w:tcPr>
          <w:p w14:paraId="4746E6F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1</w:t>
            </w:r>
          </w:p>
        </w:tc>
        <w:tc>
          <w:tcPr>
            <w:tcW w:w="1029" w:type="pct"/>
            <w:tcMar>
              <w:top w:w="100" w:type="dxa"/>
              <w:left w:w="100" w:type="dxa"/>
              <w:bottom w:w="100" w:type="dxa"/>
              <w:right w:w="100" w:type="dxa"/>
            </w:tcMar>
            <w:vAlign w:val="center"/>
          </w:tcPr>
          <w:p w14:paraId="06176F5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74</w:t>
            </w:r>
          </w:p>
        </w:tc>
        <w:tc>
          <w:tcPr>
            <w:tcW w:w="385" w:type="pct"/>
            <w:vAlign w:val="center"/>
          </w:tcPr>
          <w:p w14:paraId="4C164B3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5</w:t>
            </w:r>
          </w:p>
        </w:tc>
        <w:tc>
          <w:tcPr>
            <w:tcW w:w="1327" w:type="pct"/>
            <w:vAlign w:val="center"/>
          </w:tcPr>
          <w:p w14:paraId="0E517B0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15.08.023","ISSN":"01681699","abstract":"In this article, local features extracted from field images are evaluated for weed detection. Several scale and affine invariant detectors from computer vision literature along with high performance descriptors were applied. Field dataset contained a total of 474 plant images of sugar beet and creeping thistle, divided into six groups based on illumination, age, and camera to plant distance. To establish a performance baseline, leaf image retrieval potential of the selected features was first assessed on a publicly available leaf database containing flatbed scanned images of 15 tree species. Then a comparison with the field data retrieval highlighted the trade-off due to the field challenges. Adopting a comprehensive approach, edge shape detectors and homogeneous surface detecting affine invariant regions were fused. In order to integrate vegetation indices as local features, a new local vegetation color descriptor was introduced which used various combinations of color indices and offered a very high precision. Retrieval in the field data was evaluated group-wise. Although, the impact of the sunlight was found to be very low on shape features, but relatively higher precisions were obtained for younger plants under a shade (overall more than 80%). The weed detection accuracy was assessed using the Bag-of-Visual-Word scheme with KNN and SVM classifiers. The assessment showed that with an SVM classifier, a fusion of surface color and edge shapes boosted the overall classification accuracy to as high as 99.07% with a very low false negative rate (2%).","author":[{"dropping-particle":"","family":"Kazmi","given":"Wajahat","non-dropping-particle":"","parse-names":false,"suffix":""},{"dropping-particle":"","family":"Garcia-Ruiz","given":"Francisco","non-dropping-particle":"","parse-names":false,"suffix":""},{"dropping-particle":"","family":"Nielsen","given":"Jon","non-dropping-particle":"","parse-names":false,"suffix":""},{"dropping-particle":"","family":"Rasmussen","given":"Jesper","non-dropping-particle":"","parse-names":false,"suffix":""},{"dropping-particle":"","family":"Andersen","given":"Hans Jørgen","non-dropping-particle":"","parse-names":false,"suffix":""}],"container-title":"Computers and Electronics in Agriculture","id":"ITEM-1","issued":{"date-parts":[["2015"]]},"page":"290-299","publisher":"Elsevier B.V.","title":"Exploiting affine invariant regions and leaf edge shapes for weed detection","type":"article-journal","volume":"118"},"uris":["http://www.mendeley.com/documents/?uuid=4fb5fb77-7117-4f6a-bc33-e02db4d179d0"]}],"mendeley":{"formattedCitation":"(Kazmi et al. 2015a)","plainTextFormattedCitation":"(Kazmi et al. 2015a)","previouslyFormattedCitation":"(Kazmi et al. 2015a)"},"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Kazmi et al. 2015a)</w:t>
            </w:r>
            <w:r w:rsidRPr="00AA5B07">
              <w:rPr>
                <w:rFonts w:asciiTheme="minorHAnsi" w:hAnsiTheme="minorHAnsi" w:cstheme="minorHAnsi"/>
                <w:sz w:val="22"/>
                <w:szCs w:val="22"/>
              </w:rPr>
              <w:fldChar w:fldCharType="end"/>
            </w:r>
          </w:p>
        </w:tc>
      </w:tr>
      <w:tr w:rsidR="00A62BF0" w:rsidRPr="00AA5B07" w14:paraId="7C116206"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3C64EF5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073ED47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106AB13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8</w:t>
            </w:r>
          </w:p>
        </w:tc>
        <w:tc>
          <w:tcPr>
            <w:tcW w:w="1029" w:type="pct"/>
            <w:shd w:val="clear" w:color="auto" w:fill="D9D9D9" w:themeFill="background1" w:themeFillShade="D9"/>
            <w:tcMar>
              <w:top w:w="100" w:type="dxa"/>
              <w:left w:w="100" w:type="dxa"/>
              <w:bottom w:w="100" w:type="dxa"/>
              <w:right w:w="100" w:type="dxa"/>
            </w:tcMar>
            <w:vAlign w:val="center"/>
          </w:tcPr>
          <w:p w14:paraId="681DD48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74</w:t>
            </w:r>
          </w:p>
        </w:tc>
        <w:tc>
          <w:tcPr>
            <w:tcW w:w="385" w:type="pct"/>
            <w:shd w:val="clear" w:color="auto" w:fill="D9D9D9" w:themeFill="background1" w:themeFillShade="D9"/>
            <w:vAlign w:val="center"/>
          </w:tcPr>
          <w:p w14:paraId="5B6F7D2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5</w:t>
            </w:r>
          </w:p>
        </w:tc>
        <w:tc>
          <w:tcPr>
            <w:tcW w:w="1327" w:type="pct"/>
            <w:shd w:val="clear" w:color="auto" w:fill="D9D9D9" w:themeFill="background1" w:themeFillShade="D9"/>
            <w:vAlign w:val="center"/>
          </w:tcPr>
          <w:p w14:paraId="5F207AB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15.01.008","ISSN":"01681699","abstract":"In this article, we address the problem of thistle detection in sugar beet fields under natural, outdoor conditions. In our experiments, we used a commercial color camera and extracted vegetation indices from the images. A total of 474 field images of sugar beet and thistles were collected and divided into six different groups based on illumination, scale and age. The feature set was made up of 14 indices. Mahalanobis Distance (MD) and Linear Discriminant Analysis (LDA) were used to classify the species. Among the features, excess green (ExG), green minus blue (GB) and color index for vegetation extraction (CIVE) offered the highest average accuracy, above 90%. The feature set was reduced to four important indices following a PCA analysis, but the classification accuracy was similar to that obtained by only combining ExG and GB which was around 95%, still better than an individual index. Stepwise linear regression selected nine out of 14 features and offered the highest accuracy of 97%. The results of LDA and MD were fairly close, making them both equally preferable. Finally, the results were validated by annotating images containing both sugar beet and thistles using the trained classifiers. The validation experiments showed that sunlight followed by the size of the plant, which is related to its growth stage, are the two most important factors affecting the classification. In this study, the best results were achieved for images of young sugar beet (in the seventh week) under a shade.","author":[{"dropping-particle":"","family":"Kazmi","given":"Wajahat","non-dropping-particle":"","parse-names":false,"suffix":""},{"dropping-particle":"","family":"Garcia-Ruiz","given":"Francisco Jose","non-dropping-particle":"","parse-names":false,"suffix":""},{"dropping-particle":"","family":"Nielsen","given":"Jon","non-dropping-particle":"","parse-names":false,"suffix":""},{"dropping-particle":"","family":"Rasmussen","given":"Jesper","non-dropping-particle":"","parse-names":false,"suffix":""},{"dropping-particle":"","family":"Jørgen Andersen","given":"Hans","non-dropping-particle":"","parse-names":false,"suffix":""}],"container-title":"Computers and Electronics in Agriculture","id":"ITEM-1","issued":{"date-parts":[["2015"]]},"page":"10-19","publisher":"Elsevier B.V.","title":"Detecting creeping thistle in sugar beet fields using vegetation indices","type":"article-journal","volume":"112"},"uris":["http://www.mendeley.com/documents/?uuid=e2d8a22e-d056-4e84-bcad-e912e0b714ed"]}],"mendeley":{"formattedCitation":"(Kazmi et al. 2015b)","plainTextFormattedCitation":"(Kazmi et al. 2015b)","previouslyFormattedCitation":"(Kazmi et al. 2015b)"},"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Kazmi et al. 2015b)</w:t>
            </w:r>
            <w:r w:rsidRPr="00AA5B07">
              <w:rPr>
                <w:rFonts w:asciiTheme="minorHAnsi" w:hAnsiTheme="minorHAnsi" w:cstheme="minorHAnsi"/>
                <w:sz w:val="22"/>
                <w:szCs w:val="22"/>
              </w:rPr>
              <w:fldChar w:fldCharType="end"/>
            </w:r>
          </w:p>
        </w:tc>
      </w:tr>
      <w:tr w:rsidR="00A62BF0" w:rsidRPr="00AA5B07" w14:paraId="52F0E4F0" w14:textId="77777777" w:rsidTr="00A62BF0">
        <w:trPr>
          <w:trHeight w:val="740"/>
        </w:trPr>
        <w:tc>
          <w:tcPr>
            <w:tcW w:w="882" w:type="pct"/>
            <w:tcMar>
              <w:top w:w="100" w:type="dxa"/>
              <w:left w:w="100" w:type="dxa"/>
              <w:bottom w:w="100" w:type="dxa"/>
              <w:right w:w="100" w:type="dxa"/>
            </w:tcMar>
            <w:vAlign w:val="center"/>
          </w:tcPr>
          <w:p w14:paraId="41EA775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tcMar>
              <w:top w:w="100" w:type="dxa"/>
              <w:left w:w="100" w:type="dxa"/>
              <w:bottom w:w="100" w:type="dxa"/>
              <w:right w:w="100" w:type="dxa"/>
            </w:tcMar>
            <w:vAlign w:val="center"/>
          </w:tcPr>
          <w:p w14:paraId="5AF0311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2</w:t>
            </w:r>
          </w:p>
        </w:tc>
        <w:tc>
          <w:tcPr>
            <w:tcW w:w="880" w:type="pct"/>
            <w:tcMar>
              <w:top w:w="100" w:type="dxa"/>
              <w:left w:w="100" w:type="dxa"/>
              <w:bottom w:w="100" w:type="dxa"/>
              <w:right w:w="100" w:type="dxa"/>
            </w:tcMar>
            <w:vAlign w:val="center"/>
          </w:tcPr>
          <w:p w14:paraId="4B9766C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6.2</w:t>
            </w:r>
          </w:p>
        </w:tc>
        <w:tc>
          <w:tcPr>
            <w:tcW w:w="1029" w:type="pct"/>
            <w:tcMar>
              <w:top w:w="100" w:type="dxa"/>
              <w:left w:w="100" w:type="dxa"/>
              <w:bottom w:w="100" w:type="dxa"/>
              <w:right w:w="100" w:type="dxa"/>
            </w:tcMar>
            <w:vAlign w:val="center"/>
          </w:tcPr>
          <w:p w14:paraId="0A4F38C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0413</w:t>
            </w:r>
          </w:p>
        </w:tc>
        <w:tc>
          <w:tcPr>
            <w:tcW w:w="385" w:type="pct"/>
            <w:vAlign w:val="center"/>
          </w:tcPr>
          <w:p w14:paraId="1C41617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6</w:t>
            </w:r>
          </w:p>
        </w:tc>
        <w:tc>
          <w:tcPr>
            <w:tcW w:w="1327" w:type="pct"/>
            <w:vAlign w:val="center"/>
          </w:tcPr>
          <w:p w14:paraId="1344D6CB" w14:textId="2C537BE3"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biosystemseng.2016.08.024","ISSN":"15375110","abstract":"Information on which weed species are present within agricultural fields is important for site specific weed management. This paper presents a method that is capable of recognising plant species in colour images by using a convolutional neural network. The network is built from scratch trained and tested on a total of 10,413 images containing 22 weed and crop species at early growth stages. These images originate from six different data sets, which have variations with respect to lighting, resolution, and soil type. This includes images taken under controlled conditions with regard to camera stabilisation and illumination, and images shot with hand-held mobile phones in fields with changing lighting conditions and different soil types. For these 22 species, the network is able to achieve a classification accuracy of 86.2%.","author":[{"dropping-particle":"","family":"Dyrmann","given":"Mads","non-dropping-particle":"","parse-names":false,"suffix":""},{"dropping-particle":"","family":"Karstoft","given":"Henrik","non-dropping-particle":"","parse-names":false,"suffix":""},{"dropping-particle":"","family":"Midtiby","given":"Henrik Skov","non-dropping-particle":"","parse-names":false,"suffix":""}],"container-title":"Biosystems Engineering","id":"ITEM-1","issue":"2005","issued":{"date-parts":[["2016"]]},"page":"72-80","publisher":"Elsevier Ltd","title":"Plant species classification using deep convolutional neural network","type":"article-journal","volume":"151"},"uris":["http://www.mendeley.com/documents/?uuid=0669d311-4404-4e1b-8557-b8ab1c03a90d"]}],"mendeley":{"formattedCitation":"(Dyrmann et al. 2016)","plainTextFormattedCitation":"(Dyrmann et al. 2016)","previouslyFormattedCitation":"(Dyrmann et al. 2016a)"},"properties":{"noteIndex":0},"schema":"https://github.com/citation-style-language/schema/raw/master/csl-citation.json"}</w:instrText>
            </w:r>
            <w:r w:rsidRPr="00AA5B07">
              <w:rPr>
                <w:rFonts w:asciiTheme="minorHAnsi" w:hAnsiTheme="minorHAnsi" w:cstheme="minorHAnsi"/>
                <w:sz w:val="22"/>
                <w:szCs w:val="22"/>
              </w:rPr>
              <w:fldChar w:fldCharType="separate"/>
            </w:r>
            <w:r w:rsidRPr="00A62BF0">
              <w:rPr>
                <w:rFonts w:asciiTheme="minorHAnsi" w:hAnsiTheme="minorHAnsi" w:cstheme="minorHAnsi"/>
                <w:noProof/>
                <w:sz w:val="22"/>
                <w:szCs w:val="22"/>
              </w:rPr>
              <w:t>(Dyrmann et al. 2016)</w:t>
            </w:r>
            <w:r w:rsidRPr="00AA5B07">
              <w:rPr>
                <w:rFonts w:asciiTheme="minorHAnsi" w:hAnsiTheme="minorHAnsi" w:cstheme="minorHAnsi"/>
                <w:sz w:val="22"/>
                <w:szCs w:val="22"/>
              </w:rPr>
              <w:fldChar w:fldCharType="end"/>
            </w:r>
          </w:p>
        </w:tc>
      </w:tr>
      <w:tr w:rsidR="00A62BF0" w:rsidRPr="00AA5B07" w14:paraId="49525118"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7E8BB80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lastRenderedPageBreak/>
              <w:t>Convolutional</w:t>
            </w:r>
          </w:p>
        </w:tc>
        <w:tc>
          <w:tcPr>
            <w:tcW w:w="496" w:type="pct"/>
            <w:shd w:val="clear" w:color="auto" w:fill="D9D9D9" w:themeFill="background1" w:themeFillShade="D9"/>
            <w:tcMar>
              <w:top w:w="100" w:type="dxa"/>
              <w:left w:w="100" w:type="dxa"/>
              <w:bottom w:w="100" w:type="dxa"/>
              <w:right w:w="100" w:type="dxa"/>
            </w:tcMar>
            <w:vAlign w:val="center"/>
          </w:tcPr>
          <w:p w14:paraId="5120EE5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shd w:val="clear" w:color="auto" w:fill="D9D9D9" w:themeFill="background1" w:themeFillShade="D9"/>
            <w:tcMar>
              <w:top w:w="100" w:type="dxa"/>
              <w:left w:w="100" w:type="dxa"/>
              <w:bottom w:w="100" w:type="dxa"/>
              <w:right w:w="100" w:type="dxa"/>
            </w:tcMar>
            <w:vAlign w:val="center"/>
          </w:tcPr>
          <w:p w14:paraId="77655A9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3</w:t>
            </w:r>
          </w:p>
        </w:tc>
        <w:tc>
          <w:tcPr>
            <w:tcW w:w="1029" w:type="pct"/>
            <w:shd w:val="clear" w:color="auto" w:fill="D9D9D9" w:themeFill="background1" w:themeFillShade="D9"/>
            <w:tcMar>
              <w:top w:w="100" w:type="dxa"/>
              <w:left w:w="100" w:type="dxa"/>
              <w:bottom w:w="100" w:type="dxa"/>
              <w:right w:w="100" w:type="dxa"/>
            </w:tcMar>
            <w:vAlign w:val="center"/>
          </w:tcPr>
          <w:p w14:paraId="0651803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66</w:t>
            </w:r>
          </w:p>
        </w:tc>
        <w:tc>
          <w:tcPr>
            <w:tcW w:w="385" w:type="pct"/>
            <w:vMerge w:val="restart"/>
            <w:shd w:val="clear" w:color="auto" w:fill="D9D9D9" w:themeFill="background1" w:themeFillShade="D9"/>
            <w:vAlign w:val="center"/>
          </w:tcPr>
          <w:p w14:paraId="7FB18A4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6</w:t>
            </w:r>
          </w:p>
        </w:tc>
        <w:tc>
          <w:tcPr>
            <w:tcW w:w="1327" w:type="pct"/>
            <w:vMerge w:val="restart"/>
            <w:shd w:val="clear" w:color="auto" w:fill="D9D9D9" w:themeFill="background1" w:themeFillShade="D9"/>
            <w:vAlign w:val="center"/>
          </w:tcPr>
          <w:p w14:paraId="5913027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16.07.003","ISSN":"01681699","abstract":"We propose using a deep convolutional neural network (CNN) for the problem of plant identification from leaf vein patterns. In particular, we consider classifying three different legume species: white bean, red bean and soybean. The introduction of a CNN avoids the use of handcrafted feature extractors as it is standard in state of the art pipeline. Furthermore, this deep learning approach significantly improves the accuracy of the referred pipeline. We also show that the reported accuracy is reached by increasing the model depth. Finally, by analyzing the resulting models with a simple visualization technique, we are able to unveil relevant vein patterns.","author":[{"dropping-particle":"","family":"Grinblat","given":"Guillermo L.","non-dropping-particle":"","parse-names":false,"suffix":""},{"dropping-particle":"","family":"Uzal","given":"Lucas C.","non-dropping-particle":"","parse-names":false,"suffix":""},{"dropping-particle":"","family":"Larese","given":"Mónica G.","non-dropping-particle":"","parse-names":false,"suffix":""},{"dropping-particle":"","family":"Granitto","given":"Pablo M.","non-dropping-particle":"","parse-names":false,"suffix":""}],"container-title":"Computers and Electronics in Agriculture","id":"ITEM-1","issued":{"date-parts":[["2016"]]},"page":"418-424","publisher":"Elsevier B.V.","title":"Deep learning for plant identification using vein morphological patterns","type":"article-journal","volume":"127"},"uris":["http://www.mendeley.com/documents/?uuid=ee288a9f-1f00-458a-ba60-fe82cac81fa7"]}],"mendeley":{"formattedCitation":"(Grinblat et al. 2016)","plainTextFormattedCitation":"(Grinblat et al. 2016)","previouslyFormattedCitation":"(Grinblat et al. 2016)"},"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Grinblat et al. 2016)</w:t>
            </w:r>
            <w:r w:rsidRPr="00AA5B07">
              <w:rPr>
                <w:rFonts w:asciiTheme="minorHAnsi" w:hAnsiTheme="minorHAnsi" w:cstheme="minorHAnsi"/>
                <w:sz w:val="22"/>
                <w:szCs w:val="22"/>
              </w:rPr>
              <w:fldChar w:fldCharType="end"/>
            </w:r>
          </w:p>
        </w:tc>
      </w:tr>
      <w:tr w:rsidR="00A62BF0" w:rsidRPr="00AA5B07" w14:paraId="6A2809DB"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75FDD29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2584F8F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shd w:val="clear" w:color="auto" w:fill="D9D9D9" w:themeFill="background1" w:themeFillShade="D9"/>
            <w:tcMar>
              <w:top w:w="100" w:type="dxa"/>
              <w:left w:w="100" w:type="dxa"/>
              <w:bottom w:w="100" w:type="dxa"/>
              <w:right w:w="100" w:type="dxa"/>
            </w:tcMar>
            <w:vAlign w:val="center"/>
          </w:tcPr>
          <w:p w14:paraId="7951182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6.9</w:t>
            </w:r>
          </w:p>
        </w:tc>
        <w:tc>
          <w:tcPr>
            <w:tcW w:w="1029" w:type="pct"/>
            <w:shd w:val="clear" w:color="auto" w:fill="D9D9D9" w:themeFill="background1" w:themeFillShade="D9"/>
            <w:tcMar>
              <w:top w:w="100" w:type="dxa"/>
              <w:left w:w="100" w:type="dxa"/>
              <w:bottom w:w="100" w:type="dxa"/>
              <w:right w:w="100" w:type="dxa"/>
            </w:tcMar>
            <w:vAlign w:val="center"/>
          </w:tcPr>
          <w:p w14:paraId="3717FE3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464</w:t>
            </w:r>
          </w:p>
        </w:tc>
        <w:tc>
          <w:tcPr>
            <w:tcW w:w="385" w:type="pct"/>
            <w:vMerge/>
            <w:vAlign w:val="center"/>
          </w:tcPr>
          <w:p w14:paraId="2E7F3A8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61F409C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27D55BD2" w14:textId="77777777" w:rsidTr="00A62BF0">
        <w:trPr>
          <w:trHeight w:val="740"/>
        </w:trPr>
        <w:tc>
          <w:tcPr>
            <w:tcW w:w="882" w:type="pct"/>
            <w:tcMar>
              <w:top w:w="100" w:type="dxa"/>
              <w:left w:w="100" w:type="dxa"/>
              <w:bottom w:w="100" w:type="dxa"/>
              <w:right w:w="100" w:type="dxa"/>
            </w:tcMar>
            <w:vAlign w:val="center"/>
          </w:tcPr>
          <w:p w14:paraId="1D0F0C5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tcMar>
              <w:top w:w="100" w:type="dxa"/>
              <w:left w:w="100" w:type="dxa"/>
              <w:bottom w:w="100" w:type="dxa"/>
              <w:right w:w="100" w:type="dxa"/>
            </w:tcMar>
            <w:vAlign w:val="center"/>
          </w:tcPr>
          <w:p w14:paraId="65597A7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w:t>
            </w:r>
          </w:p>
        </w:tc>
        <w:tc>
          <w:tcPr>
            <w:tcW w:w="880" w:type="pct"/>
            <w:tcMar>
              <w:top w:w="100" w:type="dxa"/>
              <w:left w:w="100" w:type="dxa"/>
              <w:bottom w:w="100" w:type="dxa"/>
              <w:right w:w="100" w:type="dxa"/>
            </w:tcMar>
            <w:vAlign w:val="center"/>
          </w:tcPr>
          <w:p w14:paraId="34BCE42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1</w:t>
            </w:r>
          </w:p>
        </w:tc>
        <w:tc>
          <w:tcPr>
            <w:tcW w:w="1029" w:type="pct"/>
            <w:tcMar>
              <w:top w:w="100" w:type="dxa"/>
              <w:left w:w="100" w:type="dxa"/>
              <w:bottom w:w="100" w:type="dxa"/>
              <w:right w:w="100" w:type="dxa"/>
            </w:tcMar>
            <w:vAlign w:val="center"/>
          </w:tcPr>
          <w:p w14:paraId="4D8A793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5336</w:t>
            </w:r>
          </w:p>
        </w:tc>
        <w:tc>
          <w:tcPr>
            <w:tcW w:w="385" w:type="pct"/>
            <w:vAlign w:val="center"/>
          </w:tcPr>
          <w:p w14:paraId="5459689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7</w:t>
            </w:r>
          </w:p>
        </w:tc>
        <w:tc>
          <w:tcPr>
            <w:tcW w:w="1327" w:type="pct"/>
            <w:vAlign w:val="center"/>
          </w:tcPr>
          <w:p w14:paraId="050EE78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17.10.027","ISSN":"01681699","abstract":"Weeds are undesirable plants that grow in agricultural crops, such as soybean crops, competing for elements such as sunlight and water, causing losses to crop yields. The objective of this work was to use Convolutional Neural Networks (ConvNets or CNNs) to perform weed detection in soybean crop images and classify these weeds among grass and broadleaf, aiming to apply the specific herbicide to weed detected. For this purpose, a soybean plantation was carried out in Campo Grande, Mato Grosso do Sul, Brazil, and the Phantom DJI 3 Professional drone was used to capture a large number of crop images. With these photographs, an image database was created containing over fifteen thousand images of the soil, soybean, broadleaf and grass weeds. The Convolutional Neural Networks used in this work represent a Deep Learning architecture that has achieved remarkable success in image recognition. For the training of Neural Network the CaffeNet architecture was used. Available in Caffe software, it consists of a replication of the well known AlexNet, network which won the ImageNet Large Scale Visual Recognition Challenge 2012 (ILSVRC2012). A software was also developed, Pynovisão, which through the use of the superpixel segmentation algorithm SLIC, was used to build a robust image dataset and classify images using the model trained by Caffe software. In order to compare the results of ConvNets, Support Vector Machines, AdaBoost and Random Forests were used in conjunction with a collection of shape, color and texture feature extraction techniques. As a result, this work achieved above 98% accuracy using ConvNets in the detection of broadleaf and grass weeds in relation to soil and soybean, with an accuracy average between all images above 99%.","author":[{"dropping-particle":"","family":"Santos Ferreira","given":"Alessandro","non-dropping-particle":"dos","parse-names":false,"suffix":""},{"dropping-particle":"","family":"Matte Freitas","given":"Daniel","non-dropping-particle":"","parse-names":false,"suffix":""},{"dropping-particle":"","family":"Gonçalves da Silva","given":"Gercina","non-dropping-particle":"","parse-names":false,"suffix":""},{"dropping-particle":"","family":"Pistori","given":"Hemerson","non-dropping-particle":"","parse-names":false,"suffix":""},{"dropping-particle":"","family":"Theophilo Folhes","given":"Marcelo","non-dropping-particle":"","parse-names":false,"suffix":""}],"container-title":"Computers and Electronics in Agriculture","id":"ITEM-1","issue":"July","issued":{"date-parts":[["2017"]]},"page":"314-324","publisher":"Elsevier","title":"Weed detection in soybean crops using ConvNets","type":"article-journal","volume":"143"},"uris":["http://www.mendeley.com/documents/?uuid=d81777d9-4b32-4253-bd6f-da2e28efe998"]}],"mendeley":{"formattedCitation":"(dos Santos Ferreira et al. 2017)","plainTextFormattedCitation":"(dos Santos Ferreira et al. 2017)","previouslyFormattedCitation":"(dos Santos Ferreira et al. 2017)"},"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dos Santos Ferreira et al. 2017)</w:t>
            </w:r>
            <w:r w:rsidRPr="00AA5B07">
              <w:rPr>
                <w:rFonts w:asciiTheme="minorHAnsi" w:hAnsiTheme="minorHAnsi" w:cstheme="minorHAnsi"/>
                <w:sz w:val="22"/>
                <w:szCs w:val="22"/>
              </w:rPr>
              <w:fldChar w:fldCharType="end"/>
            </w:r>
          </w:p>
        </w:tc>
      </w:tr>
      <w:tr w:rsidR="00A62BF0" w:rsidRPr="00AA5B07" w14:paraId="4081B998"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3F30541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3C16D72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4</w:t>
            </w:r>
          </w:p>
        </w:tc>
        <w:tc>
          <w:tcPr>
            <w:tcW w:w="880" w:type="pct"/>
            <w:shd w:val="clear" w:color="auto" w:fill="D9D9D9" w:themeFill="background1" w:themeFillShade="D9"/>
            <w:tcMar>
              <w:top w:w="100" w:type="dxa"/>
              <w:left w:w="100" w:type="dxa"/>
              <w:bottom w:w="100" w:type="dxa"/>
              <w:right w:w="100" w:type="dxa"/>
            </w:tcMar>
            <w:vAlign w:val="center"/>
          </w:tcPr>
          <w:p w14:paraId="534933C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5</w:t>
            </w:r>
          </w:p>
        </w:tc>
        <w:tc>
          <w:tcPr>
            <w:tcW w:w="1029" w:type="pct"/>
            <w:shd w:val="clear" w:color="auto" w:fill="D9D9D9" w:themeFill="background1" w:themeFillShade="D9"/>
            <w:tcMar>
              <w:top w:w="100" w:type="dxa"/>
              <w:left w:w="100" w:type="dxa"/>
              <w:bottom w:w="100" w:type="dxa"/>
              <w:right w:w="100" w:type="dxa"/>
            </w:tcMar>
            <w:vAlign w:val="center"/>
          </w:tcPr>
          <w:p w14:paraId="3A5565F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3472</w:t>
            </w:r>
          </w:p>
        </w:tc>
        <w:tc>
          <w:tcPr>
            <w:tcW w:w="385" w:type="pct"/>
            <w:vMerge w:val="restart"/>
            <w:shd w:val="clear" w:color="auto" w:fill="D9D9D9" w:themeFill="background1" w:themeFillShade="D9"/>
            <w:vAlign w:val="center"/>
          </w:tcPr>
          <w:p w14:paraId="79357F6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7</w:t>
            </w:r>
          </w:p>
        </w:tc>
        <w:tc>
          <w:tcPr>
            <w:tcW w:w="1327" w:type="pct"/>
            <w:vMerge w:val="restart"/>
            <w:shd w:val="clear" w:color="auto" w:fill="D9D9D9" w:themeFill="background1" w:themeFillShade="D9"/>
            <w:vAlign w:val="center"/>
          </w:tcPr>
          <w:p w14:paraId="1466A2D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patcog.2017.05.015","ISSN":"00313203","abstract":"Plant identification systems developed by computer vision researchers have helped botanists to recognize and identify unknown plant species more rapidly. Hitherto, numerous studies have focused on procedures or algorithms that maximize the use of leaf databases for plant predictive modeling, but this results in leaf features which are liable to change with different leaf data and feature extraction techniques. In this paper, we learn useful leaf features directly from the raw representations of input data using Convolutional Neural Networks (CNN), and gain intuition of the chosen features based on a Deconvolutional Network (DN) approach. We report somewhat unexpected results: (1) different orders of venation are the best representative features compared to those of outline shape, and (2) we observe multi-level representation in leaf data, demonstrating the hierarchical transformation of features from lower-level to higher-level abstraction, corresponding to species classes. We show that these findings fit with the hierarchical botanical definitions of leaf characters. Through these findings, we gained insights into the design of new hybrid feature extraction models which are able to further improve the discriminative power of plant classification systems. The source code and models are available at: https://github.com/cs-chan/Deep-Plant.","author":[{"dropping-particle":"","family":"Lee","given":"Sue Han","non-dropping-particle":"","parse-names":false,"suffix":""},{"dropping-particle":"","family":"Chan","given":"Chee Seng","non-dropping-particle":"","parse-names":false,"suffix":""},{"dropping-particle":"","family":"Mayo","given":"Simon Joseph","non-dropping-particle":"","parse-names":false,"suffix":""},{"dropping-particle":"","family":"Remagnino","given":"Paolo","non-dropping-particle":"","parse-names":false,"suffix":""}],"container-title":"Pattern Recognition","id":"ITEM-1","issued":{"date-parts":[["2017"]]},"page":"1-13","publisher":"Elsevier Ltd","title":"How deep learning extracts and learns leaf features for plant classification","type":"article-journal","volume":"71"},"uris":["http://www.mendeley.com/documents/?uuid=295398e7-f454-4dda-b33a-9f38bd091c3a"]}],"mendeley":{"formattedCitation":"(Lee et al. 2017)","plainTextFormattedCitation":"(Lee et al. 2017)","previouslyFormattedCitation":"(Lee et al. 2017)"},"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Lee et al. 2017)</w:t>
            </w:r>
            <w:r w:rsidRPr="00AA5B07">
              <w:rPr>
                <w:rFonts w:asciiTheme="minorHAnsi" w:hAnsiTheme="minorHAnsi" w:cstheme="minorHAnsi"/>
                <w:sz w:val="22"/>
                <w:szCs w:val="22"/>
              </w:rPr>
              <w:fldChar w:fldCharType="end"/>
            </w:r>
          </w:p>
        </w:tc>
      </w:tr>
      <w:tr w:rsidR="00A62BF0" w:rsidRPr="00AA5B07" w14:paraId="6E4249EE"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4BB9CB7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31C0815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4</w:t>
            </w:r>
          </w:p>
        </w:tc>
        <w:tc>
          <w:tcPr>
            <w:tcW w:w="880" w:type="pct"/>
            <w:shd w:val="clear" w:color="auto" w:fill="D9D9D9" w:themeFill="background1" w:themeFillShade="D9"/>
            <w:tcMar>
              <w:top w:w="100" w:type="dxa"/>
              <w:left w:w="100" w:type="dxa"/>
              <w:bottom w:w="100" w:type="dxa"/>
              <w:right w:w="100" w:type="dxa"/>
            </w:tcMar>
            <w:vAlign w:val="center"/>
          </w:tcPr>
          <w:p w14:paraId="412F5F1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7</w:t>
            </w:r>
          </w:p>
        </w:tc>
        <w:tc>
          <w:tcPr>
            <w:tcW w:w="1029" w:type="pct"/>
            <w:shd w:val="clear" w:color="auto" w:fill="D9D9D9" w:themeFill="background1" w:themeFillShade="D9"/>
            <w:tcMar>
              <w:top w:w="100" w:type="dxa"/>
              <w:left w:w="100" w:type="dxa"/>
              <w:bottom w:w="100" w:type="dxa"/>
              <w:right w:w="100" w:type="dxa"/>
            </w:tcMar>
            <w:vAlign w:val="center"/>
          </w:tcPr>
          <w:p w14:paraId="515EF54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816</w:t>
            </w:r>
          </w:p>
        </w:tc>
        <w:tc>
          <w:tcPr>
            <w:tcW w:w="385" w:type="pct"/>
            <w:vMerge/>
            <w:vAlign w:val="center"/>
          </w:tcPr>
          <w:p w14:paraId="42F57AE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vAlign w:val="center"/>
          </w:tcPr>
          <w:p w14:paraId="5E794B1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68A71852" w14:textId="77777777" w:rsidTr="00A62BF0">
        <w:trPr>
          <w:trHeight w:val="740"/>
        </w:trPr>
        <w:tc>
          <w:tcPr>
            <w:tcW w:w="882" w:type="pct"/>
            <w:tcMar>
              <w:top w:w="100" w:type="dxa"/>
              <w:left w:w="100" w:type="dxa"/>
              <w:bottom w:w="100" w:type="dxa"/>
              <w:right w:w="100" w:type="dxa"/>
            </w:tcMar>
            <w:vAlign w:val="center"/>
          </w:tcPr>
          <w:p w14:paraId="001B1F7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tcMar>
              <w:top w:w="100" w:type="dxa"/>
              <w:left w:w="100" w:type="dxa"/>
              <w:bottom w:w="100" w:type="dxa"/>
              <w:right w:w="100" w:type="dxa"/>
            </w:tcMar>
            <w:vAlign w:val="center"/>
          </w:tcPr>
          <w:p w14:paraId="2B937A7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w:t>
            </w:r>
          </w:p>
        </w:tc>
        <w:tc>
          <w:tcPr>
            <w:tcW w:w="880" w:type="pct"/>
            <w:tcMar>
              <w:top w:w="100" w:type="dxa"/>
              <w:left w:w="100" w:type="dxa"/>
              <w:bottom w:w="100" w:type="dxa"/>
              <w:right w:w="100" w:type="dxa"/>
            </w:tcMar>
            <w:vAlign w:val="center"/>
          </w:tcPr>
          <w:p w14:paraId="53CD02D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2.9</w:t>
            </w:r>
          </w:p>
        </w:tc>
        <w:tc>
          <w:tcPr>
            <w:tcW w:w="1029" w:type="pct"/>
            <w:tcMar>
              <w:top w:w="100" w:type="dxa"/>
              <w:left w:w="100" w:type="dxa"/>
              <w:bottom w:w="100" w:type="dxa"/>
              <w:right w:w="100" w:type="dxa"/>
            </w:tcMar>
            <w:vAlign w:val="center"/>
          </w:tcPr>
          <w:p w14:paraId="7AF2C66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20</w:t>
            </w:r>
          </w:p>
        </w:tc>
        <w:tc>
          <w:tcPr>
            <w:tcW w:w="385" w:type="pct"/>
            <w:vAlign w:val="center"/>
          </w:tcPr>
          <w:p w14:paraId="4EB21E2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7</w:t>
            </w:r>
          </w:p>
        </w:tc>
        <w:tc>
          <w:tcPr>
            <w:tcW w:w="1327" w:type="pct"/>
            <w:vAlign w:val="center"/>
          </w:tcPr>
          <w:p w14:paraId="223BBBF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17.01.001","ISBN":"0168-1699","ISSN":"01681699","abstract":"Aiming at the problem that unstable identification results and weak generalization ability in feature extraction based on manual design features in weed identification, this paper take the soybean seedlings and its associated weeds as the research object, and construct a weed identification model based on K-means feature learning combined with Convolutional neural network. Combining advantages of multilayer and fine-turning of parameters of the convolutional neural network, this paper set k-means unsupervised feature learning as pre-training process, and replaced the random initialization weights of traditional CNN parameters. This method make the parameters can be obtained more reasonable values before optimization to gain higher weed identification accuracy. The experimental results show that this method with K-means pre-training achieved 92.89% accuracy, beyond 1.82% than convolutional neural network with random initialization and 6.01% than the two layer network without fine-tuning. Our results suggest that identification accuracy might be improved by fine-tuning of parameters.","author":[{"dropping-particle":"","family":"Tang","given":"Jing Lei","non-dropping-particle":"","parse-names":false,"suffix":""},{"dropping-particle":"","family":"Wang","given":"Dong","non-dropping-particle":"","parse-names":false,"suffix":""},{"dropping-particle":"","family":"Zhang","given":"Zhi Guang","non-dropping-particle":"","parse-names":false,"suffix":""},{"dropping-particle":"","family":"He","given":"Li Jun","non-dropping-particle":"","parse-names":false,"suffix":""},{"dropping-particle":"","family":"Xin","given":"Jing","non-dropping-particle":"","parse-names":false,"suffix":""},{"dropping-particle":"","family":"Xu","given":"Yang","non-dropping-particle":"","parse-names":false,"suffix":""}],"container-title":"Computers and Electronics in Agriculture","id":"ITEM-1","issued":{"date-parts":[["2017"]]},"page":"63-70","title":"Weed identification based on K-means feature learning combined with convolutional neural network","type":"article-journal","volume":"135"},"uris":["http://www.mendeley.com/documents/?uuid=cbf70d08-87ae-42a5-89dc-f0c270ca3597"]}],"mendeley":{"formattedCitation":"(Tang et al. 2017)","plainTextFormattedCitation":"(Tang et al. 2017)","previouslyFormattedCitation":"(Tang et al. 2017)"},"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Tang et al. 2017)</w:t>
            </w:r>
            <w:r w:rsidRPr="00AA5B07">
              <w:rPr>
                <w:rFonts w:asciiTheme="minorHAnsi" w:hAnsiTheme="minorHAnsi" w:cstheme="minorHAnsi"/>
                <w:sz w:val="22"/>
                <w:szCs w:val="22"/>
              </w:rPr>
              <w:fldChar w:fldCharType="end"/>
            </w:r>
          </w:p>
        </w:tc>
      </w:tr>
      <w:tr w:rsidR="00A62BF0" w:rsidRPr="00AA5B07" w14:paraId="02A7ECA5"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6D5CEBF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20D524F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2BF8077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2.1</w:t>
            </w:r>
          </w:p>
        </w:tc>
        <w:tc>
          <w:tcPr>
            <w:tcW w:w="1029" w:type="pct"/>
            <w:shd w:val="clear" w:color="auto" w:fill="D9D9D9" w:themeFill="background1" w:themeFillShade="D9"/>
            <w:tcMar>
              <w:top w:w="100" w:type="dxa"/>
              <w:left w:w="100" w:type="dxa"/>
              <w:bottom w:w="100" w:type="dxa"/>
              <w:right w:w="100" w:type="dxa"/>
            </w:tcMar>
            <w:vAlign w:val="center"/>
          </w:tcPr>
          <w:p w14:paraId="654299F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0955</w:t>
            </w:r>
          </w:p>
        </w:tc>
        <w:tc>
          <w:tcPr>
            <w:tcW w:w="385" w:type="pct"/>
            <w:shd w:val="clear" w:color="auto" w:fill="D9D9D9" w:themeFill="background1" w:themeFillShade="D9"/>
            <w:vAlign w:val="center"/>
          </w:tcPr>
          <w:p w14:paraId="4718CA9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7</w:t>
            </w:r>
          </w:p>
        </w:tc>
        <w:tc>
          <w:tcPr>
            <w:tcW w:w="1327" w:type="pct"/>
            <w:shd w:val="clear" w:color="auto" w:fill="D9D9D9" w:themeFill="background1" w:themeFillShade="D9"/>
            <w:vAlign w:val="center"/>
          </w:tcPr>
          <w:p w14:paraId="1D207EA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17.07.028","ISSN":"01681699","abstract":"An automated method for maize and weed detection is very important to efficiently remove weeds and precisely calculate the quantity of maize. Color features were used in this study to investigate a simple maize-detection method using a color machine-vision system. Conventional image segmentation methods based on RGB values cannot separate maize from weeds because of the highly similar image RGB values of these plants. Thus, a post-processing algorithm was developed to distinguish maize from weeds after image preprocessing. Color indices were used to develop a classification model. The nine optimal features were selected by principal component analysis to reduce the effect of illumination. Finally, support vector data description was used as a classifier to differentiate maize from the mixes of different species of weeds. Pictures were taken by a commercial camera and used to verify the stability of the algorithm. Results show that the overall accuracy for three years is 90.19%, 92.36% and 93.87%, respectively. And the color indices used in this work were stable under various weather conditions and over time.","author":[{"dropping-particle":"","family":"Zheng","given":"Yang","non-dropping-particle":"","parse-names":false,"suffix":""},{"dropping-particle":"","family":"Zhu","given":"Qibing","non-dropping-particle":"","parse-names":false,"suffix":""},{"dropping-particle":"","family":"Huang","given":"Min","non-dropping-particle":"","parse-names":false,"suffix":""},{"dropping-particle":"","family":"Guo","given":"Ya","non-dropping-particle":"","parse-names":false,"suffix":""},{"dropping-particle":"","family":"Qin","given":"Jianwei","non-dropping-particle":"","parse-names":false,"suffix":""}],"container-title":"Computers and Electronics in Agriculture","id":"ITEM-1","issued":{"date-parts":[["2017"]]},"page":"215-222","publisher":"Elsevier B.V.","title":"Maize and weed classification using color indices with support vector data description in outdoor fields","type":"article-journal","volume":"141"},"uris":["http://www.mendeley.com/documents/?uuid=ac188229-8ca1-4838-8135-1a4cb7dad77f"]}],"mendeley":{"formattedCitation":"(Zheng et al. 2017)","plainTextFormattedCitation":"(Zheng et al. 2017)","previouslyFormattedCitation":"(Zheng et al. 2017)"},"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Zheng et al. 2017)</w:t>
            </w:r>
            <w:r w:rsidRPr="00AA5B07">
              <w:rPr>
                <w:rFonts w:asciiTheme="minorHAnsi" w:hAnsiTheme="minorHAnsi" w:cstheme="minorHAnsi"/>
                <w:sz w:val="22"/>
                <w:szCs w:val="22"/>
              </w:rPr>
              <w:fldChar w:fldCharType="end"/>
            </w:r>
          </w:p>
        </w:tc>
      </w:tr>
      <w:tr w:rsidR="00A62BF0" w:rsidRPr="00AA5B07" w14:paraId="45457A60" w14:textId="77777777" w:rsidTr="00A62BF0">
        <w:trPr>
          <w:trHeight w:val="500"/>
        </w:trPr>
        <w:tc>
          <w:tcPr>
            <w:tcW w:w="882" w:type="pct"/>
            <w:tcMar>
              <w:top w:w="100" w:type="dxa"/>
              <w:left w:w="100" w:type="dxa"/>
              <w:bottom w:w="100" w:type="dxa"/>
              <w:right w:w="100" w:type="dxa"/>
            </w:tcMar>
            <w:vAlign w:val="center"/>
          </w:tcPr>
          <w:p w14:paraId="7F2E21D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tcMar>
              <w:top w:w="100" w:type="dxa"/>
              <w:left w:w="100" w:type="dxa"/>
              <w:bottom w:w="100" w:type="dxa"/>
              <w:right w:w="100" w:type="dxa"/>
            </w:tcMar>
            <w:vAlign w:val="center"/>
          </w:tcPr>
          <w:p w14:paraId="27D56C9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tcMar>
              <w:top w:w="100" w:type="dxa"/>
              <w:left w:w="100" w:type="dxa"/>
              <w:bottom w:w="100" w:type="dxa"/>
              <w:right w:w="100" w:type="dxa"/>
            </w:tcMar>
            <w:vAlign w:val="center"/>
          </w:tcPr>
          <w:p w14:paraId="41B460E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8.7</w:t>
            </w:r>
          </w:p>
        </w:tc>
        <w:tc>
          <w:tcPr>
            <w:tcW w:w="1029" w:type="pct"/>
            <w:tcMar>
              <w:top w:w="100" w:type="dxa"/>
              <w:left w:w="100" w:type="dxa"/>
              <w:bottom w:w="100" w:type="dxa"/>
              <w:right w:w="100" w:type="dxa"/>
            </w:tcMar>
            <w:vAlign w:val="center"/>
          </w:tcPr>
          <w:p w14:paraId="3FF7768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100</w:t>
            </w:r>
          </w:p>
        </w:tc>
        <w:tc>
          <w:tcPr>
            <w:tcW w:w="385" w:type="pct"/>
            <w:vAlign w:val="center"/>
          </w:tcPr>
          <w:p w14:paraId="138A303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8</w:t>
            </w:r>
          </w:p>
        </w:tc>
        <w:tc>
          <w:tcPr>
            <w:tcW w:w="1327" w:type="pct"/>
            <w:vAlign w:val="center"/>
          </w:tcPr>
          <w:p w14:paraId="3768A9C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biosystemseng.2018.06.017","ISSN":"15375110","abstract":"Classification of weeds amongst cash crops is a core procedure in automated weed control. Addressing volunteer potato control in sugar beets, in the EU Smartbot project the aim was to control more than 95% of volunteer potatoes and ensure less than 5% of undesired control of sugar beet plants. A promising way to meet these requirements is deep learning. Training an entire network from scratch, however, requires a large dataset and a substantial amount of time. In this situation, transfer learning can be a promising solution. This study first evaluates a transfer learning procedure with three different implementations of AlexNet and then assesses the performance difference amongst the six network architectures: AlexNet, VGG-19, GoogLeNet, ResNet-50, ResNet-101 and Inception-v3. All nets had been pre-trained on the ImageNet Dataset. These nets were used to classify sugar beet and volunteer potato images taken under ambient varying light conditions in agricultural environments. The highest classification accuracy for different implementations of AlexNet was 98.0%, obtained with an AlexNet architecture modified to generate binary output. Comparing different networks, the highest classification accuracy 98.7%, obtained with VGG-19 modified to generate binary output. Transfer learning proved to be effective and showed robust performance with plant images acquired in different periods of the various years on two types of soils. All scenarios and pre-trained networks were feasible for real-time applications (classification time &lt; 0.1 s). Classification is only one step in weed detection, and a complete pipeline for weed detection may potentially reduce the overall performance.","author":[{"dropping-particle":"","family":"Suh","given":"Hyun K.","non-dropping-particle":"","parse-names":false,"suffix":""},{"dropping-particle":"","family":"IJsselmuiden","given":"Joris","non-dropping-particle":"","parse-names":false,"suffix":""},{"dropping-particle":"","family":"Hofstee","given":"Jan Willem","non-dropping-particle":"","parse-names":false,"suffix":""},{"dropping-particle":"","family":"Henten","given":"Eldert J.","non-dropping-particle":"van","parse-names":false,"suffix":""}],"container-title":"Biosystems Engineering","id":"ITEM-1","issued":{"date-parts":[["2018"]]},"page":"50-65","publisher":"Elsevier Ltd","title":"Transfer learning for the classification of sugar beet and volunteer potato under field conditions","type":"article-journal","volume":"174"},"uris":["http://www.mendeley.com/documents/?uuid=a1768069-2e0e-4d13-bcd5-9d28e1ee5ce2"]}],"mendeley":{"formattedCitation":"(Suh et al. 2018)","plainTextFormattedCitation":"(Suh et al. 2018)","previouslyFormattedCitation":"(Suh et al. 2018)"},"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Suh et al. 2018)</w:t>
            </w:r>
            <w:r w:rsidRPr="00AA5B07">
              <w:rPr>
                <w:rFonts w:asciiTheme="minorHAnsi" w:hAnsiTheme="minorHAnsi" w:cstheme="minorHAnsi"/>
                <w:sz w:val="22"/>
                <w:szCs w:val="22"/>
              </w:rPr>
              <w:fldChar w:fldCharType="end"/>
            </w:r>
          </w:p>
        </w:tc>
      </w:tr>
      <w:tr w:rsidR="00A62BF0" w:rsidRPr="00AA5B07" w14:paraId="3BC601E9"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15749B3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3573DE8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392DC94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8.93</w:t>
            </w:r>
          </w:p>
        </w:tc>
        <w:tc>
          <w:tcPr>
            <w:tcW w:w="1029" w:type="pct"/>
            <w:shd w:val="clear" w:color="auto" w:fill="D9D9D9" w:themeFill="background1" w:themeFillShade="D9"/>
            <w:tcMar>
              <w:top w:w="100" w:type="dxa"/>
              <w:left w:w="100" w:type="dxa"/>
              <w:bottom w:w="100" w:type="dxa"/>
              <w:right w:w="100" w:type="dxa"/>
            </w:tcMar>
            <w:vAlign w:val="center"/>
          </w:tcPr>
          <w:p w14:paraId="2C904F0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1786</w:t>
            </w:r>
          </w:p>
        </w:tc>
        <w:tc>
          <w:tcPr>
            <w:tcW w:w="385" w:type="pct"/>
            <w:shd w:val="clear" w:color="auto" w:fill="D9D9D9" w:themeFill="background1" w:themeFillShade="D9"/>
            <w:vAlign w:val="center"/>
          </w:tcPr>
          <w:p w14:paraId="3734F1B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9</w:t>
            </w:r>
          </w:p>
        </w:tc>
        <w:tc>
          <w:tcPr>
            <w:tcW w:w="1327" w:type="pct"/>
            <w:shd w:val="clear" w:color="auto" w:fill="D9D9D9" w:themeFill="background1" w:themeFillShade="D9"/>
            <w:vAlign w:val="center"/>
          </w:tcPr>
          <w:p w14:paraId="052A1DC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19.104973","ISSN":"01681699","abstract":"In this paper we address the problem of recognising the Broad-leaved dock (Rumex obtusifolius L.) in grasslands from high-resolution 2D images. We discuss and present the determining factors for developing and implementing weed visual recognition algorithms using deep learning. This analysis, leads to the formulation of the proposed algorithm. Our implementation exploits Transfer Learning techniques for deep learning-based feature extraction, in combination with a classifier for weed recognition. A prototype robotic platform has been used to make available an image dataset from a dairy farm containing broad-leaved docks. The evaluation of the proposed algorithm on this dataset shows that it outperforms competing weed/plant recognition methods in recognition accuracy, while producing low false-positive rates under real-world operation conditions.","author":[{"dropping-particle":"","family":"Kounalakis","given":"Tsampikos","non-dropping-particle":"","parse-names":false,"suffix":""},{"dropping-particle":"","family":"Triantafyllidis","given":"Georgios A.","non-dropping-particle":"","parse-names":false,"suffix":""},{"dropping-particle":"","family":"Nalpantidis","given":"Lazaros","non-dropping-particle":"","parse-names":false,"suffix":""}],"container-title":"Computers and Electronics in Agriculture","id":"ITEM-1","issue":"August","issued":{"date-parts":[["2019"]]},"page":"104973","publisher":"Elsevier","title":"Deep learning-based visual recognition of rumex for robotic precision farming","type":"article-journal","volume":"165"},"uris":["http://www.mendeley.com/documents/?uuid=d7bd7959-67fb-488b-8189-448b792ca4d8"]}],"mendeley":{"formattedCitation":"(Kounalakis et al. 2019)","plainTextFormattedCitation":"(Kounalakis et al. 2019)","previouslyFormattedCitation":"(Kounalakis et al. 201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Kounalakis et al. 2019)</w:t>
            </w:r>
            <w:r w:rsidRPr="00AA5B07">
              <w:rPr>
                <w:rFonts w:asciiTheme="minorHAnsi" w:hAnsiTheme="minorHAnsi" w:cstheme="minorHAnsi"/>
                <w:sz w:val="22"/>
                <w:szCs w:val="22"/>
              </w:rPr>
              <w:fldChar w:fldCharType="end"/>
            </w:r>
          </w:p>
        </w:tc>
      </w:tr>
      <w:tr w:rsidR="00A62BF0" w:rsidRPr="00AA5B07" w14:paraId="79286E3C" w14:textId="77777777" w:rsidTr="00A62BF0">
        <w:trPr>
          <w:trHeight w:val="500"/>
        </w:trPr>
        <w:tc>
          <w:tcPr>
            <w:tcW w:w="882" w:type="pct"/>
            <w:tcMar>
              <w:top w:w="100" w:type="dxa"/>
              <w:left w:w="100" w:type="dxa"/>
              <w:bottom w:w="100" w:type="dxa"/>
              <w:right w:w="100" w:type="dxa"/>
            </w:tcMar>
            <w:vAlign w:val="center"/>
          </w:tcPr>
          <w:p w14:paraId="3644299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tcMar>
              <w:top w:w="100" w:type="dxa"/>
              <w:left w:w="100" w:type="dxa"/>
              <w:bottom w:w="100" w:type="dxa"/>
              <w:right w:w="100" w:type="dxa"/>
            </w:tcMar>
            <w:vAlign w:val="center"/>
          </w:tcPr>
          <w:p w14:paraId="6FFBD5C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w:t>
            </w:r>
          </w:p>
        </w:tc>
        <w:tc>
          <w:tcPr>
            <w:tcW w:w="880" w:type="pct"/>
            <w:tcMar>
              <w:top w:w="100" w:type="dxa"/>
              <w:left w:w="100" w:type="dxa"/>
              <w:bottom w:w="100" w:type="dxa"/>
              <w:right w:w="100" w:type="dxa"/>
            </w:tcMar>
            <w:vAlign w:val="center"/>
          </w:tcPr>
          <w:p w14:paraId="2B440F6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5.7</w:t>
            </w:r>
          </w:p>
        </w:tc>
        <w:tc>
          <w:tcPr>
            <w:tcW w:w="1029" w:type="pct"/>
            <w:tcMar>
              <w:top w:w="100" w:type="dxa"/>
              <w:left w:w="100" w:type="dxa"/>
              <w:bottom w:w="100" w:type="dxa"/>
              <w:right w:w="100" w:type="dxa"/>
            </w:tcMar>
            <w:vAlign w:val="center"/>
          </w:tcPr>
          <w:p w14:paraId="6D1098F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7509</w:t>
            </w:r>
          </w:p>
        </w:tc>
        <w:tc>
          <w:tcPr>
            <w:tcW w:w="385" w:type="pct"/>
            <w:vAlign w:val="center"/>
          </w:tcPr>
          <w:p w14:paraId="30CA44A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9</w:t>
            </w:r>
          </w:p>
        </w:tc>
        <w:tc>
          <w:tcPr>
            <w:tcW w:w="1327" w:type="pct"/>
            <w:vAlign w:val="center"/>
          </w:tcPr>
          <w:p w14:paraId="5AB8A89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38/s41598-018-38343-3","ISBN":"4159801838","ISSN":"20452322","abstract":"Robotic weed control has seen increased research of late with its potential for boosting productivity in agriculture. Majority of works focus on developing robotics for croplands, ignoring the weed management problems facing rangeland stock farmers. Perhaps the greatest obstacle to widespread uptake of robotic weed control is the robust classification of weed species in their natural environment. The unparalleled successes of deep learning make it an ideal candidate for recognising various weed species in the complex rangeland environment. This work contributes the first large, public, multiclass image dataset of weed species from the Australian rangelands; allowing for the development of robust classification methods to make robotic weed control viable. The DeepWeeds dataset consists of 17,509 labelled images of eight nationally significant weed species native to eight locations across northern Australia. This paper presents a baseline for classification performance on the dataset using the benchmark deep learning models, Inception-v3 and ResNet-50. These models achieved an average classification accuracy of 95.1% and 95.7%, respectively. We also demonstrate real time performance of the ResNet-50 architecture, with an average inference time of 53.4 ms per image. These strong results bode well for future field implementation of robotic weed control methods in the Australian rangelands.","author":[{"dropping-particle":"","family":"Olsen","given":"Alex","non-dropping-particle":"","parse-names":false,"suffix":""},{"dropping-particle":"","family":"Konovalov","given":"Dmitry A.","non-dropping-particle":"","parse-names":false,"suffix":""},{"dropping-particle":"","family":"Philippa","given":"Bronson","non-dropping-particle":"","parse-names":false,"suffix":""},{"dropping-particle":"","family":"Ridd","given":"Peter","non-dropping-particle":"","parse-names":false,"suffix":""},{"dropping-particle":"","family":"Wood","given":"Jake C.","non-dropping-particle":"","parse-names":false,"suffix":""},{"dropping-particle":"","family":"Johns","given":"Jamie","non-dropping-particle":"","parse-names":false,"suffix":""},{"dropping-particle":"","family":"Banks","given":"Wesley","non-dropping-particle":"","parse-names":false,"suffix":""},{"dropping-particle":"","family":"Girgenti","given":"Benjamin","non-dropping-particle":"","parse-names":false,"suffix":""},{"dropping-particle":"","family":"Kenny","given":"Owen","non-dropping-particle":"","parse-names":false,"suffix":""},{"dropping-particle":"","family":"Whinney","given":"James","non-dropping-particle":"","parse-names":false,"suffix":""},{"dropping-particle":"","family":"Calvert","given":"Brendan","non-dropping-particle":"","parse-names":false,"suffix":""},{"dropping-particle":"","family":"Azghadi","given":"Mostafa Rahimi","non-dropping-particle":"","parse-names":false,"suffix":""},{"dropping-particle":"","family":"White","given":"Ronald D.","non-dropping-particle":"","parse-names":false,"suffix":""}],"container-title":"Scientific Reports","id":"ITEM-1","issue":"1","issued":{"date-parts":[["2019"]]},"page":"1-12","publisher":"Springer US","title":"DeepWeeds: A multiclass weed species image dataset for deep learning","type":"article-journal","volume":"9"},"uris":["http://www.mendeley.com/documents/?uuid=c18457ac-1a30-481f-89af-ce0d862f568b"]}],"mendeley":{"formattedCitation":"(Olsen et al. 2019)","plainTextFormattedCitation":"(Olsen et al. 2019)","previouslyFormattedCitation":"(Olsen et al. 201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Olsen et al. 2019)</w:t>
            </w:r>
            <w:r w:rsidRPr="00AA5B07">
              <w:rPr>
                <w:rFonts w:asciiTheme="minorHAnsi" w:hAnsiTheme="minorHAnsi" w:cstheme="minorHAnsi"/>
                <w:sz w:val="22"/>
                <w:szCs w:val="22"/>
              </w:rPr>
              <w:fldChar w:fldCharType="end"/>
            </w:r>
          </w:p>
        </w:tc>
      </w:tr>
      <w:tr w:rsidR="00A62BF0" w:rsidRPr="00AA5B07" w14:paraId="6246AEE8"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1F19FBA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42D7A88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w:t>
            </w:r>
          </w:p>
        </w:tc>
        <w:tc>
          <w:tcPr>
            <w:tcW w:w="880" w:type="pct"/>
            <w:shd w:val="clear" w:color="auto" w:fill="D9D9D9" w:themeFill="background1" w:themeFillShade="D9"/>
            <w:tcMar>
              <w:top w:w="100" w:type="dxa"/>
              <w:left w:w="100" w:type="dxa"/>
              <w:bottom w:w="100" w:type="dxa"/>
              <w:right w:w="100" w:type="dxa"/>
            </w:tcMar>
            <w:vAlign w:val="center"/>
          </w:tcPr>
          <w:p w14:paraId="666A319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w:t>
            </w:r>
          </w:p>
        </w:tc>
        <w:tc>
          <w:tcPr>
            <w:tcW w:w="1029" w:type="pct"/>
            <w:shd w:val="clear" w:color="auto" w:fill="D9D9D9" w:themeFill="background1" w:themeFillShade="D9"/>
            <w:tcMar>
              <w:top w:w="100" w:type="dxa"/>
              <w:left w:w="100" w:type="dxa"/>
              <w:bottom w:w="100" w:type="dxa"/>
              <w:right w:w="100" w:type="dxa"/>
            </w:tcMar>
            <w:vAlign w:val="center"/>
          </w:tcPr>
          <w:p w14:paraId="12FD5E2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282</w:t>
            </w:r>
          </w:p>
        </w:tc>
        <w:tc>
          <w:tcPr>
            <w:tcW w:w="385" w:type="pct"/>
            <w:vMerge w:val="restart"/>
            <w:shd w:val="clear" w:color="auto" w:fill="D9D9D9" w:themeFill="background1" w:themeFillShade="D9"/>
            <w:vAlign w:val="center"/>
          </w:tcPr>
          <w:p w14:paraId="1D12A28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9</w:t>
            </w:r>
          </w:p>
        </w:tc>
        <w:tc>
          <w:tcPr>
            <w:tcW w:w="1327" w:type="pct"/>
            <w:vMerge w:val="restart"/>
            <w:shd w:val="clear" w:color="auto" w:fill="D9D9D9" w:themeFill="background1" w:themeFillShade="D9"/>
            <w:vAlign w:val="center"/>
          </w:tcPr>
          <w:p w14:paraId="6EF258D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389/fpls.2019.01422","ISSN":"1664462X","abstract":"Precision herbicide application can substantially reduce herbicide input and weed control cost in turfgrass management systems. Intelligent spot-spraying system predominantly relies on machine vision-based detectors for autonomous weed control. In this work, several deep convolutional neural networks (DCNN) were constructed for detection of dandelion (Taraxacum officinale Web.), ground ivy (Glechoma hederacea L.), and spotted spurge (Euphorbia maculata L.) growing in perennial ryegrass. When the networks were trained using a dataset containing a total of 15,486 negative (images contained perennial ryegrass with no target weeds) and 17,600 positive images (images contained target weeds), VGGNet achieved high F1 scores (≥0.9278), with high recall values (≥0.9952) for detection of E. maculata, G. hederacea, and T. officinale growing in perennial ryegrass. The F1 scores of AlexNet ranged from 0.8437 to 0.9418 and were generally lower than VGGNet at detecting E. maculata, G. hederacea, and T. officinale. GoogleNet is not an effective DCNN at detecting these weed species mainly due to the low precision values. DetectNet is an effective DCNN and achieved high F1 scores (≥0.9843) in the testing datasets for detection of T. officinale growing in perennial ryegrass. Moreover, VGGNet had the highest Matthews correlation coefficient (MCC) values, while GoogleNet had the lowest MCC values. Overall, the approach of training DCNN, particularly VGGNet and DetectNet, presents a clear path toward developing a machine vision-based decision system in smart sprayers for precision weed control in perennial ryegrass.","author":[{"dropping-particle":"","family":"Yu","given":"Jialin","non-dropping-particle":"","parse-names":false,"suffix":""},{"dropping-particle":"","family":"Schumann","given":"Arnold W.","non-dropping-particle":"","parse-names":false,"suffix":""},{"dropping-particle":"","family":"Cao","given":"Zhe","non-dropping-particle":"","parse-names":false,"suffix":""},{"dropping-particle":"","family":"Sharpe","given":"Shaun M.","non-dropping-particle":"","parse-names":false,"suffix":""},{"dropping-particle":"","family":"Boyd","given":"Nathan S.","non-dropping-particle":"","parse-names":false,"suffix":""}],"container-title":"Frontiers in Plant Science","id":"ITEM-1","issued":{"date-parts":[["2019"]]},"page":"1422","title":"Weed Detection in Perennial Ryegrass With Deep Learning Convolutional Neural Network","type":"article-journal","volume":"10"},"uris":["http://www.mendeley.com/documents/?uuid=25c85183-9284-3fbb-bf38-bfa4b2781372"]}],"mendeley":{"formattedCitation":"(Yu et al. 2019)","plainTextFormattedCitation":"(Yu et al. 2019)","previouslyFormattedCitation":"(Yu et al. 201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Yu et al. 2019)</w:t>
            </w:r>
            <w:r w:rsidRPr="00AA5B07">
              <w:rPr>
                <w:rFonts w:asciiTheme="minorHAnsi" w:hAnsiTheme="minorHAnsi" w:cstheme="minorHAnsi"/>
                <w:sz w:val="22"/>
                <w:szCs w:val="22"/>
              </w:rPr>
              <w:fldChar w:fldCharType="end"/>
            </w:r>
          </w:p>
        </w:tc>
      </w:tr>
      <w:tr w:rsidR="00A62BF0" w:rsidRPr="00AA5B07" w14:paraId="516FF6B0"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4CB0D7B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375074B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w:t>
            </w:r>
          </w:p>
        </w:tc>
        <w:tc>
          <w:tcPr>
            <w:tcW w:w="880" w:type="pct"/>
            <w:shd w:val="clear" w:color="auto" w:fill="D9D9D9" w:themeFill="background1" w:themeFillShade="D9"/>
            <w:tcMar>
              <w:top w:w="100" w:type="dxa"/>
              <w:left w:w="100" w:type="dxa"/>
              <w:bottom w:w="100" w:type="dxa"/>
              <w:right w:w="100" w:type="dxa"/>
            </w:tcMar>
            <w:vAlign w:val="center"/>
          </w:tcPr>
          <w:p w14:paraId="249AD6F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w:t>
            </w:r>
          </w:p>
        </w:tc>
        <w:tc>
          <w:tcPr>
            <w:tcW w:w="1029" w:type="pct"/>
            <w:shd w:val="clear" w:color="auto" w:fill="D9D9D9" w:themeFill="background1" w:themeFillShade="D9"/>
            <w:tcMar>
              <w:top w:w="100" w:type="dxa"/>
              <w:left w:w="100" w:type="dxa"/>
              <w:bottom w:w="100" w:type="dxa"/>
              <w:right w:w="100" w:type="dxa"/>
            </w:tcMar>
            <w:vAlign w:val="center"/>
          </w:tcPr>
          <w:p w14:paraId="6335A1F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282</w:t>
            </w:r>
          </w:p>
        </w:tc>
        <w:tc>
          <w:tcPr>
            <w:tcW w:w="385" w:type="pct"/>
            <w:vMerge/>
            <w:shd w:val="clear" w:color="auto" w:fill="D9D9D9" w:themeFill="background1" w:themeFillShade="D9"/>
            <w:vAlign w:val="center"/>
          </w:tcPr>
          <w:p w14:paraId="1B9256B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shd w:val="clear" w:color="auto" w:fill="D9D9D9" w:themeFill="background1" w:themeFillShade="D9"/>
            <w:vAlign w:val="center"/>
          </w:tcPr>
          <w:p w14:paraId="5815A53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25E7478A"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4F57914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6D6C6A3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w:t>
            </w:r>
          </w:p>
        </w:tc>
        <w:tc>
          <w:tcPr>
            <w:tcW w:w="880" w:type="pct"/>
            <w:shd w:val="clear" w:color="auto" w:fill="D9D9D9" w:themeFill="background1" w:themeFillShade="D9"/>
            <w:tcMar>
              <w:top w:w="100" w:type="dxa"/>
              <w:left w:w="100" w:type="dxa"/>
              <w:bottom w:w="100" w:type="dxa"/>
              <w:right w:w="100" w:type="dxa"/>
            </w:tcMar>
            <w:vAlign w:val="center"/>
          </w:tcPr>
          <w:p w14:paraId="7333A6A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w:t>
            </w:r>
          </w:p>
        </w:tc>
        <w:tc>
          <w:tcPr>
            <w:tcW w:w="1029" w:type="pct"/>
            <w:shd w:val="clear" w:color="auto" w:fill="D9D9D9" w:themeFill="background1" w:themeFillShade="D9"/>
            <w:tcMar>
              <w:top w:w="100" w:type="dxa"/>
              <w:left w:w="100" w:type="dxa"/>
              <w:bottom w:w="100" w:type="dxa"/>
              <w:right w:w="100" w:type="dxa"/>
            </w:tcMar>
            <w:vAlign w:val="center"/>
          </w:tcPr>
          <w:p w14:paraId="1F8C690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005</w:t>
            </w:r>
          </w:p>
        </w:tc>
        <w:tc>
          <w:tcPr>
            <w:tcW w:w="385" w:type="pct"/>
            <w:vMerge/>
            <w:shd w:val="clear" w:color="auto" w:fill="D9D9D9" w:themeFill="background1" w:themeFillShade="D9"/>
            <w:vAlign w:val="center"/>
          </w:tcPr>
          <w:p w14:paraId="68A4D7E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shd w:val="clear" w:color="auto" w:fill="D9D9D9" w:themeFill="background1" w:themeFillShade="D9"/>
            <w:vAlign w:val="center"/>
          </w:tcPr>
          <w:p w14:paraId="16FA930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5B041471" w14:textId="77777777" w:rsidTr="00A62BF0">
        <w:trPr>
          <w:trHeight w:val="500"/>
        </w:trPr>
        <w:tc>
          <w:tcPr>
            <w:tcW w:w="882" w:type="pct"/>
            <w:shd w:val="clear" w:color="auto" w:fill="auto"/>
            <w:tcMar>
              <w:top w:w="100" w:type="dxa"/>
              <w:left w:w="100" w:type="dxa"/>
              <w:bottom w:w="100" w:type="dxa"/>
              <w:right w:w="100" w:type="dxa"/>
            </w:tcMar>
            <w:vAlign w:val="center"/>
          </w:tcPr>
          <w:p w14:paraId="34B0445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auto"/>
            <w:tcMar>
              <w:top w:w="100" w:type="dxa"/>
              <w:left w:w="100" w:type="dxa"/>
              <w:bottom w:w="100" w:type="dxa"/>
              <w:right w:w="100" w:type="dxa"/>
            </w:tcMar>
            <w:vAlign w:val="center"/>
          </w:tcPr>
          <w:p w14:paraId="693B655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1</w:t>
            </w:r>
          </w:p>
        </w:tc>
        <w:tc>
          <w:tcPr>
            <w:tcW w:w="880" w:type="pct"/>
            <w:shd w:val="clear" w:color="auto" w:fill="auto"/>
            <w:tcMar>
              <w:top w:w="100" w:type="dxa"/>
              <w:left w:w="100" w:type="dxa"/>
              <w:bottom w:w="100" w:type="dxa"/>
              <w:right w:w="100" w:type="dxa"/>
            </w:tcMar>
            <w:vAlign w:val="center"/>
          </w:tcPr>
          <w:p w14:paraId="26ABDEB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6</w:t>
            </w:r>
          </w:p>
        </w:tc>
        <w:tc>
          <w:tcPr>
            <w:tcW w:w="1029" w:type="pct"/>
            <w:shd w:val="clear" w:color="auto" w:fill="auto"/>
            <w:tcMar>
              <w:top w:w="100" w:type="dxa"/>
              <w:left w:w="100" w:type="dxa"/>
              <w:bottom w:w="100" w:type="dxa"/>
              <w:right w:w="100" w:type="dxa"/>
            </w:tcMar>
            <w:vAlign w:val="center"/>
          </w:tcPr>
          <w:p w14:paraId="2A8B4AE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1147</w:t>
            </w:r>
          </w:p>
        </w:tc>
        <w:tc>
          <w:tcPr>
            <w:tcW w:w="385" w:type="pct"/>
            <w:shd w:val="clear" w:color="auto" w:fill="auto"/>
            <w:vAlign w:val="center"/>
          </w:tcPr>
          <w:p w14:paraId="3CC62E0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9</w:t>
            </w:r>
          </w:p>
        </w:tc>
        <w:tc>
          <w:tcPr>
            <w:tcW w:w="1327" w:type="pct"/>
            <w:vMerge w:val="restart"/>
            <w:shd w:val="clear" w:color="auto" w:fill="auto"/>
            <w:vAlign w:val="center"/>
          </w:tcPr>
          <w:p w14:paraId="19E0AAC5" w14:textId="471F2C23"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3389/fcomp.2019.00004","ISSN":"26249898","abstract":"Weed species recognition is the premise to control weeds in smart agriculture. It is a challenging topic to control weeds in field, because the weeds in field are quite various and irregular with complex background. A recognition method of weed species in crop field is proposed based on Grabcut and local discriminant projections (LWMDP) algorithm. First, Grabcut is used to remove the most background and K-means clustering (KMC) is utilized to segment weeds from the whole image. Then, LWMDP is employed to extract the low-dimensional discriminant features. Finally, the support vector machine (SVM) classifier is adopted to identify weed species. The characteristics of the proposed method are that, (1) Grabcut and KMC are combined to remove the most of background and obtain the clean weed image, which can reduce the burden of the subsequent feature extraction; (2) LWMDP can project the high-dimensional original image into the low-dimensional subspace, such that the different-class data points are mapped as far as possible, while the within-class data points are projected as close as possible, and the matrix inverse computation is ignored in the generalized eigenvalue problem, thus the small sample size (SSS) problem is avoided naturally. The experimental results on the dataset of the weed species images show that the proposed method is effective for weed identification species, and can preliminarily meet the requirements of multi-row spraying of crop based on machine vision.","author":[{"dropping-particle":"","family":"Zhang","given":"Shanwen","non-dropping-particle":"","parse-names":false,"suffix":""},{"dropping-particle":"","family":"Guo","given":"Jing","non-dropping-particle":"","parse-names":false,"suffix":""},{"dropping-particle":"","family":"Wang","given":"Zhen","non-dropping-particle":"","parse-names":false,"suffix":""}],"container-title":"Frontiers in Computer Science","id":"ITEM-1","issue":"September","issued":{"date-parts":[["2019"]]},"page":"1-11","title":"Combing K-means Clustering and Local Weighted Maximum Discriminant Projections for Weed Species Recognition","type":"article-journal","volume":"1"},"uris":["http://www.mendeley.com/documents/?uuid=e087a83d-2aec-4ab1-aa1d-2639a4b89fae"]}],"mendeley":{"formattedCitation":"(Zhang et al. 2019)","plainTextFormattedCitation":"(Zhang et al. 2019)","previouslyFormattedCitation":"(Zhang et al. 2019)"},"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Zhang et al. 2019)</w:t>
            </w:r>
            <w:r w:rsidRPr="00AA5B07">
              <w:rPr>
                <w:rFonts w:asciiTheme="minorHAnsi" w:hAnsiTheme="minorHAnsi" w:cstheme="minorHAnsi"/>
                <w:sz w:val="22"/>
                <w:szCs w:val="22"/>
              </w:rPr>
              <w:fldChar w:fldCharType="end"/>
            </w:r>
          </w:p>
        </w:tc>
      </w:tr>
      <w:tr w:rsidR="00A62BF0" w:rsidRPr="00AA5B07" w14:paraId="39FE273E" w14:textId="77777777" w:rsidTr="00A62BF0">
        <w:trPr>
          <w:trHeight w:val="500"/>
        </w:trPr>
        <w:tc>
          <w:tcPr>
            <w:tcW w:w="882" w:type="pct"/>
            <w:shd w:val="clear" w:color="auto" w:fill="auto"/>
            <w:tcMar>
              <w:top w:w="100" w:type="dxa"/>
              <w:left w:w="100" w:type="dxa"/>
              <w:bottom w:w="100" w:type="dxa"/>
              <w:right w:w="100" w:type="dxa"/>
            </w:tcMar>
            <w:vAlign w:val="center"/>
          </w:tcPr>
          <w:p w14:paraId="46911AD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auto"/>
            <w:tcMar>
              <w:top w:w="100" w:type="dxa"/>
              <w:left w:w="100" w:type="dxa"/>
              <w:bottom w:w="100" w:type="dxa"/>
              <w:right w:w="100" w:type="dxa"/>
            </w:tcMar>
            <w:vAlign w:val="center"/>
          </w:tcPr>
          <w:p w14:paraId="47BF007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w:t>
            </w:r>
          </w:p>
        </w:tc>
        <w:tc>
          <w:tcPr>
            <w:tcW w:w="880" w:type="pct"/>
            <w:shd w:val="clear" w:color="auto" w:fill="auto"/>
            <w:tcMar>
              <w:top w:w="100" w:type="dxa"/>
              <w:left w:w="100" w:type="dxa"/>
              <w:bottom w:w="100" w:type="dxa"/>
              <w:right w:w="100" w:type="dxa"/>
            </w:tcMar>
            <w:vAlign w:val="center"/>
          </w:tcPr>
          <w:p w14:paraId="0580EF8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2.3</w:t>
            </w:r>
          </w:p>
        </w:tc>
        <w:tc>
          <w:tcPr>
            <w:tcW w:w="1029" w:type="pct"/>
            <w:shd w:val="clear" w:color="auto" w:fill="auto"/>
            <w:tcMar>
              <w:top w:w="100" w:type="dxa"/>
              <w:left w:w="100" w:type="dxa"/>
              <w:bottom w:w="100" w:type="dxa"/>
              <w:right w:w="100" w:type="dxa"/>
            </w:tcMar>
            <w:vAlign w:val="center"/>
          </w:tcPr>
          <w:p w14:paraId="3E72E1C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600</w:t>
            </w:r>
          </w:p>
        </w:tc>
        <w:tc>
          <w:tcPr>
            <w:tcW w:w="385" w:type="pct"/>
            <w:shd w:val="clear" w:color="auto" w:fill="auto"/>
            <w:vAlign w:val="center"/>
          </w:tcPr>
          <w:p w14:paraId="584C0B7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19</w:t>
            </w:r>
          </w:p>
        </w:tc>
        <w:tc>
          <w:tcPr>
            <w:tcW w:w="1327" w:type="pct"/>
            <w:vMerge/>
            <w:shd w:val="clear" w:color="auto" w:fill="auto"/>
            <w:vAlign w:val="center"/>
          </w:tcPr>
          <w:p w14:paraId="7860F0AD" w14:textId="2CCCC7F1"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00F48060"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66343BE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7CEA161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3B5DFA5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5</w:t>
            </w:r>
          </w:p>
        </w:tc>
        <w:tc>
          <w:tcPr>
            <w:tcW w:w="1029" w:type="pct"/>
            <w:shd w:val="clear" w:color="auto" w:fill="D9D9D9" w:themeFill="background1" w:themeFillShade="D9"/>
            <w:tcMar>
              <w:top w:w="100" w:type="dxa"/>
              <w:left w:w="100" w:type="dxa"/>
              <w:bottom w:w="100" w:type="dxa"/>
              <w:right w:w="100" w:type="dxa"/>
            </w:tcMar>
            <w:vAlign w:val="center"/>
          </w:tcPr>
          <w:p w14:paraId="1F58FBC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96</w:t>
            </w:r>
          </w:p>
        </w:tc>
        <w:tc>
          <w:tcPr>
            <w:tcW w:w="385" w:type="pct"/>
            <w:shd w:val="clear" w:color="auto" w:fill="D9D9D9" w:themeFill="background1" w:themeFillShade="D9"/>
            <w:vAlign w:val="center"/>
          </w:tcPr>
          <w:p w14:paraId="33BFA88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0</w:t>
            </w:r>
          </w:p>
        </w:tc>
        <w:tc>
          <w:tcPr>
            <w:tcW w:w="1327" w:type="pct"/>
            <w:shd w:val="clear" w:color="auto" w:fill="D9D9D9" w:themeFill="background1" w:themeFillShade="D9"/>
            <w:vAlign w:val="center"/>
          </w:tcPr>
          <w:p w14:paraId="5AB2305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109/ICEEE49618.2020.9102505","ISBN":"9781728167886","abstract":"Traditional agrochemical spraying techniques often result in over or under-dosing. Over-dosing of spray chemicals is costly and pose a serious threat to the environment, whereas, under-dosing results in inefficient crop protection and thereby low crop yields. Therefore, in order to increase yields per acre and to protect crops from diseases, the exact amount of agrochemicals should be sprayed according to the field/crop requirements. This paper presents a real-time computer vision-based crop/weed detection system for variable-rate agrochemical spraying. Weed/crop detection and classification were performed through the Random Forest classifier. The classification model was first trained offline with our own created dataset and then deployed in the field for testing. Agrochemical spraying was done through application equipment consisting of a PWM-based fluid flow control system capable of spraying the desired amounts of agrochemical directed by the vision-based feedback system. The results obtained from several field tests demonstrate the effectiveness of the proposed vision-based agrochemical spraying framework in real-time.","author":[{"dropping-particle":"","family":"Alam","given":"Mansoor","non-dropping-particle":"","parse-names":false,"suffix":""},{"dropping-particle":"","family":"Alam","given":"Muhammad Shahab","non-dropping-particle":"","parse-names":false,"suffix":""},{"dropping-particle":"","family":"Roman","given":"Muhammad","non-dropping-particle":"","parse-names":false,"suffix":""},{"dropping-particle":"","family":"Tufail","given":"Muhammad","non-dropping-particle":"","parse-names":false,"suffix":""},{"dropping-particle":"","family":"Khan","given":"Muhammad Umer","non-dropping-particle":"","parse-names":false,"suffix":""},{"dropping-particle":"","family":"Khan","given":"Muhammad Tahir","non-dropping-particle":"","parse-names":false,"suffix":""}],"container-title":"2020 7th International Conference on Electrical and Electronics Engineering, ICEEE 2020","id":"ITEM-1","issued":{"date-parts":[["2020"]]},"page":"273-280","title":"Real-Time Machine-Learning Based Crop/Weed Detection and Classification for Variable-Rate Spraying in Precision Agriculture","type":"article-journal"},"uris":["http://www.mendeley.com/documents/?uuid=40d50fb6-e6ce-461c-b790-7ee653a2d218"]}],"mendeley":{"formattedCitation":"(Alam et al. 2020)","plainTextFormattedCitation":"(Alam et al. 2020)","previouslyFormattedCitation":"(Alam et al. 202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Alam et al. 2020)</w:t>
            </w:r>
            <w:r w:rsidRPr="00AA5B07">
              <w:rPr>
                <w:rFonts w:asciiTheme="minorHAnsi" w:hAnsiTheme="minorHAnsi" w:cstheme="minorHAnsi"/>
                <w:sz w:val="22"/>
                <w:szCs w:val="22"/>
              </w:rPr>
              <w:fldChar w:fldCharType="end"/>
            </w:r>
          </w:p>
        </w:tc>
      </w:tr>
      <w:tr w:rsidR="00A62BF0" w:rsidRPr="00AA5B07" w14:paraId="1C7316D6" w14:textId="77777777" w:rsidTr="00A62BF0">
        <w:trPr>
          <w:trHeight w:val="500"/>
        </w:trPr>
        <w:tc>
          <w:tcPr>
            <w:tcW w:w="882" w:type="pct"/>
            <w:tcBorders>
              <w:bottom w:val="nil"/>
            </w:tcBorders>
            <w:shd w:val="clear" w:color="auto" w:fill="auto"/>
            <w:tcMar>
              <w:top w:w="100" w:type="dxa"/>
              <w:left w:w="100" w:type="dxa"/>
              <w:bottom w:w="100" w:type="dxa"/>
              <w:right w:w="100" w:type="dxa"/>
            </w:tcMar>
            <w:vAlign w:val="center"/>
          </w:tcPr>
          <w:p w14:paraId="3EED9A6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tcBorders>
              <w:bottom w:val="nil"/>
            </w:tcBorders>
            <w:shd w:val="clear" w:color="auto" w:fill="auto"/>
            <w:tcMar>
              <w:top w:w="100" w:type="dxa"/>
              <w:left w:w="100" w:type="dxa"/>
              <w:bottom w:w="100" w:type="dxa"/>
              <w:right w:w="100" w:type="dxa"/>
            </w:tcMar>
            <w:vAlign w:val="center"/>
          </w:tcPr>
          <w:p w14:paraId="3C49056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w:t>
            </w:r>
          </w:p>
        </w:tc>
        <w:tc>
          <w:tcPr>
            <w:tcW w:w="880" w:type="pct"/>
            <w:tcBorders>
              <w:bottom w:val="nil"/>
            </w:tcBorders>
            <w:shd w:val="clear" w:color="auto" w:fill="auto"/>
            <w:tcMar>
              <w:top w:w="100" w:type="dxa"/>
              <w:left w:w="100" w:type="dxa"/>
              <w:bottom w:w="100" w:type="dxa"/>
              <w:right w:w="100" w:type="dxa"/>
            </w:tcMar>
            <w:vAlign w:val="center"/>
          </w:tcPr>
          <w:p w14:paraId="58606D1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8.1</w:t>
            </w:r>
          </w:p>
        </w:tc>
        <w:tc>
          <w:tcPr>
            <w:tcW w:w="1029" w:type="pct"/>
            <w:tcBorders>
              <w:bottom w:val="nil"/>
            </w:tcBorders>
            <w:shd w:val="clear" w:color="auto" w:fill="auto"/>
            <w:tcMar>
              <w:top w:w="100" w:type="dxa"/>
              <w:left w:w="100" w:type="dxa"/>
              <w:bottom w:w="100" w:type="dxa"/>
              <w:right w:w="100" w:type="dxa"/>
            </w:tcMar>
            <w:vAlign w:val="center"/>
          </w:tcPr>
          <w:p w14:paraId="0646328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7509</w:t>
            </w:r>
          </w:p>
        </w:tc>
        <w:tc>
          <w:tcPr>
            <w:tcW w:w="385" w:type="pct"/>
            <w:tcBorders>
              <w:bottom w:val="nil"/>
            </w:tcBorders>
            <w:shd w:val="clear" w:color="auto" w:fill="auto"/>
            <w:vAlign w:val="center"/>
          </w:tcPr>
          <w:p w14:paraId="4E0CFB5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0</w:t>
            </w:r>
          </w:p>
        </w:tc>
        <w:tc>
          <w:tcPr>
            <w:tcW w:w="1327" w:type="pct"/>
            <w:tcBorders>
              <w:bottom w:val="nil"/>
            </w:tcBorders>
            <w:shd w:val="clear" w:color="auto" w:fill="auto"/>
            <w:vAlign w:val="center"/>
          </w:tcPr>
          <w:p w14:paraId="63144A4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https://doi.org/10.1016/j.compag.2020.105520","ISSN":"0168-1699","abstract":"Robotic weed control through weed detection has become increasingly important due to mounting pressure on herbicides from resistance and the large impact of weeds on agricultural productivity. One of the major challenges is accurate classification of weed species for selective targeting in crop situations, whilst the existing studies are often conducted in well-controlled settings with consistent lighting, species and backgrounds. Therefore, in this study, we propose a novel graph-based deep learning architecture, namely Graph Weeds Net (GWN), which aims to recognize multiple types of weeds from conventional RGB images collected from complex rangelands. GWN collects regional patterns in line with set image scopes and formulates multi-scale graph representations for weed classification. Additionally, GWN provides suggestions for key regions, creating opportunities for further within-image actions for robotic in-field systems. The architecture was evaluated on a recently published benchmark dataset, achieving the state-of-the-art performance with a top-1 accuracy 98.1%.","author":[{"dropping-particle":"","family":"Hu","given":"Kun","non-dropping-particle":"","parse-names":false,"suffix":""},{"dropping-particle":"","family":"Coleman","given":"Guy","non-dropping-particle":"","parse-names":false,"suffix":""},{"dropping-particle":"","family":"Zeng","given":"Shan","non-dropping-particle":"","parse-names":false,"suffix":""},{"dropping-particle":"","family":"Wang","given":"Zhiyong","non-dropping-particle":"","parse-names":false,"suffix":""},{"dropping-particle":"","family":"Walsh","given":"Michael","non-dropping-particle":"","parse-names":false,"suffix":""}],"container-title":"Computers and Electronics in Agriculture","id":"ITEM-1","issued":{"date-parts":[["2020","7","1"]]},"page":"105520","publisher":"Elsevier B.V.","title":"Graph weeds net: A graph-based deep learning method for weed recognition","type":"article-journal","volume":"174"},"uris":["http://www.mendeley.com/documents/?uuid=3acb19ed-fafb-4756-b351-fe12e8cf6bb4"]}],"mendeley":{"formattedCitation":"(Hu et al. 2020)","plainTextFormattedCitation":"(Hu et al. 2020)","previouslyFormattedCitation":"(Hu et al. 202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Hu et al. 2020)</w:t>
            </w:r>
            <w:r w:rsidRPr="00AA5B07">
              <w:rPr>
                <w:rFonts w:asciiTheme="minorHAnsi" w:hAnsiTheme="minorHAnsi" w:cstheme="minorHAnsi"/>
                <w:sz w:val="22"/>
                <w:szCs w:val="22"/>
              </w:rPr>
              <w:fldChar w:fldCharType="end"/>
            </w:r>
          </w:p>
        </w:tc>
      </w:tr>
      <w:tr w:rsidR="00A62BF0" w:rsidRPr="00AA5B07" w14:paraId="228B90AF" w14:textId="77777777" w:rsidTr="00A62BF0">
        <w:trPr>
          <w:trHeight w:val="500"/>
        </w:trPr>
        <w:tc>
          <w:tcPr>
            <w:tcW w:w="882" w:type="pct"/>
            <w:tcBorders>
              <w:top w:val="nil"/>
              <w:bottom w:val="nil"/>
            </w:tcBorders>
            <w:shd w:val="clear" w:color="auto" w:fill="D9D9D9" w:themeFill="background1" w:themeFillShade="D9"/>
            <w:tcMar>
              <w:top w:w="100" w:type="dxa"/>
              <w:left w:w="100" w:type="dxa"/>
              <w:bottom w:w="100" w:type="dxa"/>
              <w:right w:w="100" w:type="dxa"/>
            </w:tcMar>
            <w:vAlign w:val="center"/>
          </w:tcPr>
          <w:p w14:paraId="063FBF5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lastRenderedPageBreak/>
              <w:t>Convolutional</w:t>
            </w:r>
          </w:p>
        </w:tc>
        <w:tc>
          <w:tcPr>
            <w:tcW w:w="496" w:type="pct"/>
            <w:tcBorders>
              <w:top w:val="nil"/>
              <w:bottom w:val="nil"/>
            </w:tcBorders>
            <w:shd w:val="clear" w:color="auto" w:fill="D9D9D9" w:themeFill="background1" w:themeFillShade="D9"/>
            <w:tcMar>
              <w:top w:w="100" w:type="dxa"/>
              <w:left w:w="100" w:type="dxa"/>
              <w:bottom w:w="100" w:type="dxa"/>
              <w:right w:w="100" w:type="dxa"/>
            </w:tcMar>
            <w:vAlign w:val="center"/>
          </w:tcPr>
          <w:p w14:paraId="569B93B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2</w:t>
            </w:r>
          </w:p>
        </w:tc>
        <w:tc>
          <w:tcPr>
            <w:tcW w:w="880" w:type="pct"/>
            <w:tcBorders>
              <w:top w:val="nil"/>
              <w:bottom w:val="nil"/>
            </w:tcBorders>
            <w:shd w:val="clear" w:color="auto" w:fill="D9D9D9" w:themeFill="background1" w:themeFillShade="D9"/>
            <w:tcMar>
              <w:top w:w="100" w:type="dxa"/>
              <w:left w:w="100" w:type="dxa"/>
              <w:bottom w:w="100" w:type="dxa"/>
              <w:right w:w="100" w:type="dxa"/>
            </w:tcMar>
            <w:vAlign w:val="center"/>
          </w:tcPr>
          <w:p w14:paraId="297FA98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8</w:t>
            </w:r>
          </w:p>
        </w:tc>
        <w:tc>
          <w:tcPr>
            <w:tcW w:w="1029" w:type="pct"/>
            <w:tcBorders>
              <w:top w:val="nil"/>
              <w:bottom w:val="nil"/>
            </w:tcBorders>
            <w:shd w:val="clear" w:color="auto" w:fill="D9D9D9" w:themeFill="background1" w:themeFillShade="D9"/>
            <w:tcMar>
              <w:top w:w="100" w:type="dxa"/>
              <w:left w:w="100" w:type="dxa"/>
              <w:bottom w:w="100" w:type="dxa"/>
              <w:right w:w="100" w:type="dxa"/>
            </w:tcMar>
            <w:vAlign w:val="center"/>
          </w:tcPr>
          <w:p w14:paraId="2197812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3130</w:t>
            </w:r>
          </w:p>
        </w:tc>
        <w:tc>
          <w:tcPr>
            <w:tcW w:w="385" w:type="pct"/>
            <w:tcBorders>
              <w:top w:val="nil"/>
              <w:bottom w:val="nil"/>
            </w:tcBorders>
            <w:shd w:val="clear" w:color="auto" w:fill="D9D9D9" w:themeFill="background1" w:themeFillShade="D9"/>
            <w:vAlign w:val="center"/>
          </w:tcPr>
          <w:p w14:paraId="4C42783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0</w:t>
            </w:r>
          </w:p>
        </w:tc>
        <w:tc>
          <w:tcPr>
            <w:tcW w:w="1327" w:type="pct"/>
            <w:tcBorders>
              <w:top w:val="nil"/>
              <w:bottom w:val="nil"/>
            </w:tcBorders>
            <w:shd w:val="clear" w:color="auto" w:fill="D9D9D9" w:themeFill="background1" w:themeFillShade="D9"/>
            <w:vAlign w:val="center"/>
          </w:tcPr>
          <w:p w14:paraId="2D0B38B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3390/rs12244185","ISSN":"20724292","abstract":"The increasing public concern about food security and the stricter rules applied worldwide concerning herbicide use in the agri-food chain, reduce consumer acceptance of chemical plant protection. Site-Specific Weed Management can be achieved by applying a treatment only on the weed patches. Crop plants and weeds identification is a necessary component for various aspects of precision farming in order to perform on the spot herbicide spraying or robotic weeding and precision mechanical weed control. During the last years, a lot of different methods have been proposed, yet more improvements need to be made on this problem, concerning speed, robustness, and accuracy of the algorithms and the recognition systems. Digital cameras and Artificial Neural Networks (ANNs) have been rapidly developed in the past few years, providing new methods and tools also in agriculture and weed management. In the current work, images gathered by an RGB camera of Zea mays, Helianthus annuus, Solanum tuberosum, Alopecurus myosuroides, Amaranthus retroflexus, Avena fatua, Chenopodium album, Lamium purpureum, Matricaria chamomila, Setaria spp., Solanum nigrum and Stellaria media were provided to train Convolutional Neural Networks (CNNs). Three different CNNs, namely VGG16, ResNet–50, and Xception, were adapted and trained on a pool of 93,000 images. The training images consisted of images with plant material with only one species per image. A Top-1 accuracy between 77% and 98% was obtained in plant detection and weed species discrimination, on the testing of the images.","author":[{"dropping-particle":"","family":"Peteinatos","given":"Gerassimos G","non-dropping-particle":"","parse-names":false,"suffix":""},{"dropping-particle":"","family":"Reichel","given":"Philipp","non-dropping-particle":"","parse-names":false,"suffix":""},{"dropping-particle":"","family":"Karouta","given":"Jeremy","non-dropping-particle":"","parse-names":false,"suffix":""},{"dropping-particle":"","family":"Andújar","given":"Dionisio","non-dropping-particle":"","parse-names":false,"suffix":""},{"dropping-particle":"","family":"Gerhards","given":"Roland","non-dropping-particle":"","parse-names":false,"suffix":""}],"container-title":"Remote Sensing","id":"ITEM-1","issue":"24","issued":{"date-parts":[["2020"]]},"page":"1-22","title":"Weed identification in Maize, sunflower, and potatoes with the aid of convolutional neural networks","type":"article-journal","volume":"12"},"uris":["http://www.mendeley.com/documents/?uuid=b751e9ee-686c-4729-8697-a7a12a1b9611"]}],"mendeley":{"formattedCitation":"(Peteinatos et al. 2020)","plainTextFormattedCitation":"(Peteinatos et al. 2020)","previouslyFormattedCitation":"(Peteinatos et al. 202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Peteinatos et al. 2020)</w:t>
            </w:r>
            <w:r w:rsidRPr="00AA5B07">
              <w:rPr>
                <w:rFonts w:asciiTheme="minorHAnsi" w:hAnsiTheme="minorHAnsi" w:cstheme="minorHAnsi"/>
                <w:sz w:val="22"/>
                <w:szCs w:val="22"/>
              </w:rPr>
              <w:fldChar w:fldCharType="end"/>
            </w:r>
          </w:p>
        </w:tc>
      </w:tr>
      <w:tr w:rsidR="00A62BF0" w:rsidRPr="00AA5B07" w14:paraId="331A8821" w14:textId="77777777" w:rsidTr="00A62BF0">
        <w:tblPrEx>
          <w:tblBorders>
            <w:top w:val="none" w:sz="0" w:space="0" w:color="auto"/>
            <w:bottom w:val="none" w:sz="0" w:space="0" w:color="auto"/>
          </w:tblBorders>
          <w:tblCellMar>
            <w:top w:w="0" w:type="dxa"/>
            <w:left w:w="108" w:type="dxa"/>
            <w:bottom w:w="0" w:type="dxa"/>
            <w:right w:w="108" w:type="dxa"/>
          </w:tblCellMar>
        </w:tblPrEx>
        <w:trPr>
          <w:trHeight w:val="500"/>
        </w:trPr>
        <w:tc>
          <w:tcPr>
            <w:tcW w:w="882" w:type="pct"/>
            <w:shd w:val="clear" w:color="auto" w:fill="auto"/>
            <w:tcMar>
              <w:top w:w="100" w:type="dxa"/>
              <w:left w:w="100" w:type="dxa"/>
              <w:bottom w:w="100" w:type="dxa"/>
              <w:right w:w="100" w:type="dxa"/>
            </w:tcMar>
            <w:vAlign w:val="center"/>
          </w:tcPr>
          <w:p w14:paraId="5F3A58F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auto"/>
            <w:tcMar>
              <w:top w:w="100" w:type="dxa"/>
              <w:left w:w="100" w:type="dxa"/>
              <w:bottom w:w="100" w:type="dxa"/>
              <w:right w:w="100" w:type="dxa"/>
            </w:tcMar>
            <w:vAlign w:val="center"/>
          </w:tcPr>
          <w:p w14:paraId="5C751D2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w:t>
            </w:r>
          </w:p>
        </w:tc>
        <w:tc>
          <w:tcPr>
            <w:tcW w:w="880" w:type="pct"/>
            <w:shd w:val="clear" w:color="auto" w:fill="auto"/>
            <w:tcMar>
              <w:top w:w="100" w:type="dxa"/>
              <w:left w:w="100" w:type="dxa"/>
              <w:bottom w:w="100" w:type="dxa"/>
              <w:right w:w="100" w:type="dxa"/>
            </w:tcMar>
            <w:vAlign w:val="center"/>
          </w:tcPr>
          <w:p w14:paraId="13EC5E4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6</w:t>
            </w:r>
          </w:p>
        </w:tc>
        <w:tc>
          <w:tcPr>
            <w:tcW w:w="1029" w:type="pct"/>
            <w:shd w:val="clear" w:color="auto" w:fill="auto"/>
            <w:tcMar>
              <w:top w:w="100" w:type="dxa"/>
              <w:left w:w="100" w:type="dxa"/>
              <w:bottom w:w="100" w:type="dxa"/>
              <w:right w:w="100" w:type="dxa"/>
            </w:tcMar>
            <w:vAlign w:val="center"/>
          </w:tcPr>
          <w:p w14:paraId="6DEA707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7800</w:t>
            </w:r>
          </w:p>
        </w:tc>
        <w:tc>
          <w:tcPr>
            <w:tcW w:w="385" w:type="pct"/>
            <w:shd w:val="clear" w:color="auto" w:fill="auto"/>
            <w:vAlign w:val="center"/>
          </w:tcPr>
          <w:p w14:paraId="55EA2DF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0</w:t>
            </w:r>
          </w:p>
        </w:tc>
        <w:tc>
          <w:tcPr>
            <w:tcW w:w="1327" w:type="pct"/>
            <w:shd w:val="clear" w:color="auto" w:fill="auto"/>
            <w:vAlign w:val="center"/>
          </w:tcPr>
          <w:p w14:paraId="13F1822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7/wsc.2020.46","ISSN":"0043-1745","abstract":"Spot spraying POST herbicides is an effective approach to reduce herbicide input and weed control cost. Machine vision detection of grass or grass-like weeds in turfgrass systems is a challenging task due to the similarity in plant morphology. In this work, we explored the feasibility of using image classification with deep convolutional neural networks (DCNN), including AlexNet, GoogLeNet, and VGGNet, for detection of crabgrass species ( Digitaria spp.), doveweed [ Murdannia nudiflora (L.) Brenan], dallisgrass ( Paspalum dilatatum Poir.), and tropical signalgrass [ Urochloa distachya (L.) T.Q. Nguyen] in bermudagrass [ Cynodon dactylon (L.) Pers.]. VGGNet generally outperformed AlexNet and GoogLeNet in detecting selected grassy weeds. For detection of P. dilatatum , VGGNet achieved high F1 scores (≥0.97) and recall values (≥0.99). A single VGGNet model exhibited high F1 scores (≥0.93) and recall values (1.00) that reliably detected Digitaria spp., M. nudiflora , P. dilatatum , and U. distachya . Low weed density reduced the recall values of AlexNet at detecting all weed species and GoogLeNet at detecting Digitaria spp . In comparison, VGGNet achieved excellent performances (overall accuracy = 1.00) at detecting all weed species in both high and low weed-density scenarios. These results demonstrate the feasibility of using DCNN for detection of grass or grass-like weeds in turfgrass systems.","author":[{"dropping-particle":"","family":"Yu","given":"Jialin","non-dropping-particle":"","parse-names":false,"suffix":""},{"dropping-particle":"","family":"Schumann","given":"Arnold W.","non-dropping-particle":"","parse-names":false,"suffix":""},{"dropping-particle":"","family":"Sharpe","given":"Shaun M.","non-dropping-particle":"","parse-names":false,"suffix":""},{"dropping-particle":"","family":"Li","given":"Xuehan","non-dropping-particle":"","parse-names":false,"suffix":""},{"dropping-particle":"","family":"Boyd","given":"Nathan S.","non-dropping-particle":"","parse-names":false,"suffix":""}],"container-title":"Weed Science","id":"ITEM-1","issued":{"date-parts":[["2020"]]},"page":"545-552","title":"Detection of grassy weeds in bermudagrass with deep convolutional neural networks","type":"article-journal","volume":"68"},"uris":["http://www.mendeley.com/documents/?uuid=1ef6567f-782f-4b5d-a0ad-1cf648dc7d05"]}],"mendeley":{"formattedCitation":"(Yu et al. 2020)","plainTextFormattedCitation":"(Yu et al. 2020)","previouslyFormattedCitation":"(Yu et al. 202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Yu et al. 2020)</w:t>
            </w:r>
            <w:r w:rsidRPr="00AA5B07">
              <w:rPr>
                <w:rFonts w:asciiTheme="minorHAnsi" w:hAnsiTheme="minorHAnsi" w:cstheme="minorHAnsi"/>
                <w:sz w:val="22"/>
                <w:szCs w:val="22"/>
              </w:rPr>
              <w:fldChar w:fldCharType="end"/>
            </w:r>
          </w:p>
        </w:tc>
      </w:tr>
      <w:tr w:rsidR="00A62BF0" w:rsidRPr="00AA5B07" w14:paraId="545ABD12"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1BE526C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410DF43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w:t>
            </w:r>
          </w:p>
        </w:tc>
        <w:tc>
          <w:tcPr>
            <w:tcW w:w="880" w:type="pct"/>
            <w:shd w:val="clear" w:color="auto" w:fill="D9D9D9" w:themeFill="background1" w:themeFillShade="D9"/>
            <w:tcMar>
              <w:top w:w="100" w:type="dxa"/>
              <w:left w:w="100" w:type="dxa"/>
              <w:bottom w:w="100" w:type="dxa"/>
              <w:right w:w="100" w:type="dxa"/>
            </w:tcMar>
            <w:vAlign w:val="center"/>
          </w:tcPr>
          <w:p w14:paraId="4F5DC95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6.51</w:t>
            </w:r>
          </w:p>
        </w:tc>
        <w:tc>
          <w:tcPr>
            <w:tcW w:w="1029" w:type="pct"/>
            <w:shd w:val="clear" w:color="auto" w:fill="D9D9D9" w:themeFill="background1" w:themeFillShade="D9"/>
            <w:tcMar>
              <w:top w:w="100" w:type="dxa"/>
              <w:left w:w="100" w:type="dxa"/>
              <w:bottom w:w="100" w:type="dxa"/>
              <w:right w:w="100" w:type="dxa"/>
            </w:tcMar>
            <w:vAlign w:val="center"/>
          </w:tcPr>
          <w:p w14:paraId="5C025B7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7200</w:t>
            </w:r>
          </w:p>
        </w:tc>
        <w:tc>
          <w:tcPr>
            <w:tcW w:w="385" w:type="pct"/>
            <w:vMerge w:val="restart"/>
            <w:shd w:val="clear" w:color="auto" w:fill="D9D9D9" w:themeFill="background1" w:themeFillShade="D9"/>
            <w:vAlign w:val="center"/>
          </w:tcPr>
          <w:p w14:paraId="617B889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0</w:t>
            </w:r>
          </w:p>
        </w:tc>
        <w:tc>
          <w:tcPr>
            <w:tcW w:w="1327" w:type="pct"/>
            <w:vMerge w:val="restart"/>
            <w:shd w:val="clear" w:color="auto" w:fill="D9D9D9" w:themeFill="background1" w:themeFillShade="D9"/>
            <w:vAlign w:val="center"/>
          </w:tcPr>
          <w:p w14:paraId="5B33268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20.105450","ISSN":"01681699","abstract":"Weeding is an effective way to increase crop yields. Reliable and accurate weed recognition is a prerequisite for achieving high-precision site-specific weed control in precision agriculture. To improve weed and crop recognition accuracy, a CNN feature based graph convolutional network (GCN) based approach is proposed. A GCN graph was constructed based on extracted weed CNN features and their Euclidean distances. Based on the semi-supervised learning, the GCN graph enriched the model by exploiting labeled and unlabeled image features, and testing samples obtain label information from labeled weed data by performing propagation over the graph. The proposed GCN-ResNet-101 approach achieved 97.80%, 99.37%, 98.93% and 96.51% recognition accuracies on four different weed datasets respectively, which outperformed the state-of-the-art methods (AlexNet, VGG16 and ResNet-101). Additionally, the runtime of the proposed approach also satisfies the real-time requirement of field weed control. The proposed CNN feature based GCN approach is favorable for multi-class crops and weeds recognition with limited labeled data, which is a promising approach in dealing with similar agricultural recognition tasks. Furthermore, the used datasets and source code are publicly available to facilitate the research in the recognition of field weeds.","author":[{"dropping-particle":"","family":"Jiang","given":"Honghua","non-dropping-particle":"","parse-names":false,"suffix":""},{"dropping-particle":"","family":"Zhang","given":"Chuanyin","non-dropping-particle":"","parse-names":false,"suffix":""},{"dropping-particle":"","family":"Qiao","given":"Yongliang","non-dropping-particle":"","parse-names":false,"suffix":""},{"dropping-particle":"","family":"Zhang","given":"Zhao","non-dropping-particle":"","parse-names":false,"suffix":""},{"dropping-particle":"","family":"Zhang","given":"Wenjing","non-dropping-particle":"","parse-names":false,"suffix":""},{"dropping-particle":"","family":"Song","given":"Changqing","non-dropping-particle":"","parse-names":false,"suffix":""}],"container-title":"Computers and Electronics in Agriculture","id":"ITEM-1","issue":"October 2019","issued":{"date-parts":[["2020"]]},"page":"105450","publisher":"Elsevier","title":"CNN feature based graph convolutional network for weed and crop recognition in smart farming","type":"article-journal","volume":"174"},"uris":["http://www.mendeley.com/documents/?uuid=73df0c18-32b9-446b-aba0-6db5350f94b9"]}],"mendeley":{"formattedCitation":"(Jiang et al. 2020)","plainTextFormattedCitation":"(Jiang et al. 2020)","previouslyFormattedCitation":"(Jiang et al. 2020)"},"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Jiang et al. 2020)</w:t>
            </w:r>
            <w:r w:rsidRPr="00AA5B07">
              <w:rPr>
                <w:rFonts w:asciiTheme="minorHAnsi" w:hAnsiTheme="minorHAnsi" w:cstheme="minorHAnsi"/>
                <w:sz w:val="22"/>
                <w:szCs w:val="22"/>
              </w:rPr>
              <w:fldChar w:fldCharType="end"/>
            </w:r>
          </w:p>
        </w:tc>
      </w:tr>
      <w:tr w:rsidR="00A62BF0" w:rsidRPr="00AA5B07" w14:paraId="77A28805"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3814512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7E7B0BE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5185887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8</w:t>
            </w:r>
          </w:p>
        </w:tc>
        <w:tc>
          <w:tcPr>
            <w:tcW w:w="1029" w:type="pct"/>
            <w:shd w:val="clear" w:color="auto" w:fill="D9D9D9" w:themeFill="background1" w:themeFillShade="D9"/>
            <w:tcMar>
              <w:top w:w="100" w:type="dxa"/>
              <w:left w:w="100" w:type="dxa"/>
              <w:bottom w:w="100" w:type="dxa"/>
              <w:right w:w="100" w:type="dxa"/>
            </w:tcMar>
            <w:vAlign w:val="center"/>
          </w:tcPr>
          <w:p w14:paraId="0AD149B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000</w:t>
            </w:r>
          </w:p>
        </w:tc>
        <w:tc>
          <w:tcPr>
            <w:tcW w:w="385" w:type="pct"/>
            <w:vMerge/>
            <w:shd w:val="clear" w:color="auto" w:fill="D9D9D9" w:themeFill="background1" w:themeFillShade="D9"/>
            <w:vAlign w:val="center"/>
          </w:tcPr>
          <w:p w14:paraId="1A0607C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shd w:val="clear" w:color="auto" w:fill="D9D9D9" w:themeFill="background1" w:themeFillShade="D9"/>
            <w:vAlign w:val="center"/>
          </w:tcPr>
          <w:p w14:paraId="7465921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103F8C2C"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314917D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5C24357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7425314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9.37</w:t>
            </w:r>
          </w:p>
        </w:tc>
        <w:tc>
          <w:tcPr>
            <w:tcW w:w="1029" w:type="pct"/>
            <w:shd w:val="clear" w:color="auto" w:fill="D9D9D9" w:themeFill="background1" w:themeFillShade="D9"/>
            <w:tcMar>
              <w:top w:w="100" w:type="dxa"/>
              <w:left w:w="100" w:type="dxa"/>
              <w:bottom w:w="100" w:type="dxa"/>
              <w:right w:w="100" w:type="dxa"/>
            </w:tcMar>
            <w:vAlign w:val="center"/>
          </w:tcPr>
          <w:p w14:paraId="51E0A9C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800</w:t>
            </w:r>
          </w:p>
        </w:tc>
        <w:tc>
          <w:tcPr>
            <w:tcW w:w="385" w:type="pct"/>
            <w:vMerge/>
            <w:shd w:val="clear" w:color="auto" w:fill="D9D9D9" w:themeFill="background1" w:themeFillShade="D9"/>
            <w:vAlign w:val="center"/>
          </w:tcPr>
          <w:p w14:paraId="32DE965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shd w:val="clear" w:color="auto" w:fill="D9D9D9" w:themeFill="background1" w:themeFillShade="D9"/>
            <w:vAlign w:val="center"/>
          </w:tcPr>
          <w:p w14:paraId="203AF11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1D2E2F22"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70F129C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6EDCC78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26DF793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8.93</w:t>
            </w:r>
          </w:p>
        </w:tc>
        <w:tc>
          <w:tcPr>
            <w:tcW w:w="1029" w:type="pct"/>
            <w:shd w:val="clear" w:color="auto" w:fill="D9D9D9" w:themeFill="background1" w:themeFillShade="D9"/>
            <w:tcMar>
              <w:top w:w="100" w:type="dxa"/>
              <w:left w:w="100" w:type="dxa"/>
              <w:bottom w:w="100" w:type="dxa"/>
              <w:right w:w="100" w:type="dxa"/>
            </w:tcMar>
            <w:vAlign w:val="center"/>
          </w:tcPr>
          <w:p w14:paraId="6639C72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00</w:t>
            </w:r>
          </w:p>
        </w:tc>
        <w:tc>
          <w:tcPr>
            <w:tcW w:w="385" w:type="pct"/>
            <w:vMerge/>
            <w:shd w:val="clear" w:color="auto" w:fill="D9D9D9" w:themeFill="background1" w:themeFillShade="D9"/>
            <w:vAlign w:val="center"/>
          </w:tcPr>
          <w:p w14:paraId="51995E3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c>
          <w:tcPr>
            <w:tcW w:w="1327" w:type="pct"/>
            <w:vMerge/>
            <w:shd w:val="clear" w:color="auto" w:fill="D9D9D9" w:themeFill="background1" w:themeFillShade="D9"/>
            <w:vAlign w:val="center"/>
          </w:tcPr>
          <w:p w14:paraId="03C0F97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p>
        </w:tc>
      </w:tr>
      <w:tr w:rsidR="00A62BF0" w:rsidRPr="00AA5B07" w14:paraId="36C4A243" w14:textId="77777777" w:rsidTr="00A62BF0">
        <w:trPr>
          <w:trHeight w:val="740"/>
        </w:trPr>
        <w:tc>
          <w:tcPr>
            <w:tcW w:w="882" w:type="pct"/>
            <w:shd w:val="clear" w:color="auto" w:fill="auto"/>
            <w:tcMar>
              <w:top w:w="100" w:type="dxa"/>
              <w:left w:w="100" w:type="dxa"/>
              <w:bottom w:w="100" w:type="dxa"/>
              <w:right w:w="100" w:type="dxa"/>
            </w:tcMar>
            <w:vAlign w:val="center"/>
          </w:tcPr>
          <w:p w14:paraId="0FD2DEF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auto"/>
            <w:tcMar>
              <w:top w:w="100" w:type="dxa"/>
              <w:left w:w="100" w:type="dxa"/>
              <w:bottom w:w="100" w:type="dxa"/>
              <w:right w:w="100" w:type="dxa"/>
            </w:tcMar>
            <w:vAlign w:val="center"/>
          </w:tcPr>
          <w:p w14:paraId="27C0FC6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w:t>
            </w:r>
          </w:p>
        </w:tc>
        <w:tc>
          <w:tcPr>
            <w:tcW w:w="880" w:type="pct"/>
            <w:shd w:val="clear" w:color="auto" w:fill="auto"/>
            <w:tcMar>
              <w:top w:w="100" w:type="dxa"/>
              <w:left w:w="100" w:type="dxa"/>
              <w:bottom w:w="100" w:type="dxa"/>
              <w:right w:w="100" w:type="dxa"/>
            </w:tcMar>
            <w:vAlign w:val="center"/>
          </w:tcPr>
          <w:p w14:paraId="31A0D91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8.9</w:t>
            </w:r>
          </w:p>
        </w:tc>
        <w:tc>
          <w:tcPr>
            <w:tcW w:w="1029" w:type="pct"/>
            <w:shd w:val="clear" w:color="auto" w:fill="auto"/>
            <w:tcMar>
              <w:top w:w="100" w:type="dxa"/>
              <w:left w:w="100" w:type="dxa"/>
              <w:bottom w:w="100" w:type="dxa"/>
              <w:right w:w="100" w:type="dxa"/>
            </w:tcMar>
            <w:vAlign w:val="center"/>
          </w:tcPr>
          <w:p w14:paraId="02B5D62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62</w:t>
            </w:r>
          </w:p>
        </w:tc>
        <w:tc>
          <w:tcPr>
            <w:tcW w:w="385" w:type="pct"/>
            <w:shd w:val="clear" w:color="auto" w:fill="auto"/>
            <w:vAlign w:val="center"/>
          </w:tcPr>
          <w:p w14:paraId="14E5348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auto"/>
            <w:vAlign w:val="center"/>
          </w:tcPr>
          <w:p w14:paraId="381C751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compag.2021.106081","ISSN":"01681699","abstract":"Knowing precise location and having accurate information about weed species is a prerequisite for developing an effective site-specific weed management (SSWM) system. Due to the effectiveness of deep learning techniques for vision-based tasks such as image classification and object detection, its use for discriminating between weeds and crops is gaining acceptance among the agricultural research community. However, limited studies have used deep learning for identifying multiple weeds in a single image and most of the studies have not compared the effectiveness of deep learning based image classification and object detection by using a common, annotated imagery dataset of early season weeds under field conditions. This study addresses the research gap by evaluating comparative performance of three different pre-trained image classification models for classifying weed species and also assesses the performance of an object detection model for locating and identifying weed species. The image classification models were trained on two commonly used deep learning frameworks i.e., Keras and PyTorch, to assess any performance differential due to the choice of framework. An annotated dataset comprising of RGB images of four, early season weeds, found in corn and soybean production system in the Midwest US, namely, cocklebur (Xanthium strumarium), foxtail (Setaria viridis), redroot pigweed (Amaranthus retroflexus), and giant ragweed (Ambrosia trifida) was used in this study. VGG16, ResNet50, and InceptionV3 pre-trained models were used for image classification. The object detection model, based on the You Only Look Once (YOLOv3) library, was trained to locate and identify different weed species within an image. The performance of image classification models was assessed using testing accuracy and F1-score metrics. Average precision (AP) and mean average precision (mAP) were used to assess the performance of the object detection model. The best performing image classification model was VGG16 with an accuracy of 98.90% and an F1-score of 99%. Faster training times and higher accuracies were observed with PyTorch. The detection model helped locate and identify multiple weeds within an image with AP scores of 43.28%, 26.30%, 89.89%, and 57.80% for cocklebur, foxtail, redroot pigweed, and giant ragweed respectively and an overall mAP score of 54.3%. The results suggest that under field conditions, use of pre-trained models for image classification and YOLOv3 for objec…","author":[{"dropping-particle":"","family":"Ahmad","given":"Aanis","non-dropping-particle":"","parse-names":false,"suffix":""},{"dropping-particle":"","family":"Saraswat","given":"Dharmendra","non-dropping-particle":"","parse-names":false,"suffix":""},{"dropping-particle":"","family":"Aggarwal","given":"Varun","non-dropping-particle":"","parse-names":false,"suffix":""},{"dropping-particle":"","family":"Etienne","given":"Aaron","non-dropping-particle":"","parse-names":false,"suffix":""},{"dropping-particle":"","family":"Hancock","given":"Benjamin","non-dropping-particle":"","parse-names":false,"suffix":""}],"container-title":"Computers and Electronics in Agriculture","id":"ITEM-1","issued":{"date-parts":[["2021"]]},"page":"106081","publisher":"Elsevier B.V.","title":"Performance of deep learning models for classifying and detecting common weeds in corn and soybean production systems","type":"article-journal","volume":"184"},"uris":["http://www.mendeley.com/documents/?uuid=8e5cbad5-68b6-4448-9b1e-f446d95d6a7b"]}],"mendeley":{"formattedCitation":"(Ahmad et al. 2021)","plainTextFormattedCitation":"(Ahmad et al. 2021)","previouslyFormattedCitation":"(Ahmad et al. 202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Ahmad et al. 2021)</w:t>
            </w:r>
            <w:r w:rsidRPr="00AA5B07">
              <w:rPr>
                <w:rFonts w:asciiTheme="minorHAnsi" w:hAnsiTheme="minorHAnsi" w:cstheme="minorHAnsi"/>
                <w:sz w:val="22"/>
                <w:szCs w:val="22"/>
              </w:rPr>
              <w:fldChar w:fldCharType="end"/>
            </w:r>
          </w:p>
        </w:tc>
      </w:tr>
      <w:tr w:rsidR="00A62BF0" w:rsidRPr="00AA5B07" w14:paraId="2C516392"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3091B2F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608A8FC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6</w:t>
            </w:r>
          </w:p>
        </w:tc>
        <w:tc>
          <w:tcPr>
            <w:tcW w:w="880" w:type="pct"/>
            <w:shd w:val="clear" w:color="auto" w:fill="D9D9D9" w:themeFill="background1" w:themeFillShade="D9"/>
            <w:tcMar>
              <w:top w:w="100" w:type="dxa"/>
              <w:left w:w="100" w:type="dxa"/>
              <w:bottom w:w="100" w:type="dxa"/>
              <w:right w:w="100" w:type="dxa"/>
            </w:tcMar>
            <w:vAlign w:val="center"/>
          </w:tcPr>
          <w:p w14:paraId="3EBAC96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4</w:t>
            </w:r>
          </w:p>
        </w:tc>
        <w:tc>
          <w:tcPr>
            <w:tcW w:w="1029" w:type="pct"/>
            <w:shd w:val="clear" w:color="auto" w:fill="D9D9D9" w:themeFill="background1" w:themeFillShade="D9"/>
            <w:tcMar>
              <w:top w:w="100" w:type="dxa"/>
              <w:left w:w="100" w:type="dxa"/>
              <w:bottom w:w="100" w:type="dxa"/>
              <w:right w:w="100" w:type="dxa"/>
            </w:tcMar>
            <w:vAlign w:val="center"/>
          </w:tcPr>
          <w:p w14:paraId="1ECCE41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6500</w:t>
            </w:r>
          </w:p>
        </w:tc>
        <w:tc>
          <w:tcPr>
            <w:tcW w:w="385" w:type="pct"/>
            <w:shd w:val="clear" w:color="auto" w:fill="D9D9D9" w:themeFill="background1" w:themeFillShade="D9"/>
            <w:vAlign w:val="center"/>
          </w:tcPr>
          <w:p w14:paraId="3556E2E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D9D9D9" w:themeFill="background1" w:themeFillShade="D9"/>
            <w:vAlign w:val="center"/>
          </w:tcPr>
          <w:p w14:paraId="614B999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390/rs13091704","ISSN":"20724292","abstract":"Weed maps should be available quickly, reliably, and with high detail to be useful for site-specific management in crop protection and to promote more sustainable agriculture by reducing pesticide use. Here, the optimization of a deep residual convolutional neural network (ResNet-18) for the classification of weed and crop plants in UAV imagery is proposed. The target was to reach sufficient performance on an embedded system by maintaining the same features of the ResNet-18 model as a basis for fast UAV mapping. This would enable online recognition and subsequent mapping of weeds during UAV flying operation. Optimization was achieved mainly by avoiding redundant computations that arise when a classification model is applied on overlapping tiles in a larger input image. The model was trained and tested with imagery obtained from a UAV flight campaign at low altitude over a winter wheat field, and classification was performed on species level with the weed species Matricaria chamomilla L., Papaver rhoeas L., Veronica hederifolia L., and Viola arvensis ssp. arvensis observed in that field. The ResNet-18 model with the optimized image-level prediction pipeline reached a performance of 2.2 frames per second with an NVIDIA Jetson AGX Xavier on the full resolution UAV image, which would amount to about 1.78 ha h−1 area output for continuous field mapping. The overall accuracy for determining crop, soil, and weed species was 94%. There were some limitations in the detection of species unknown to the model. When shifting from 16-bit to 32-bit model precision, no improvement in classification accuracy was observed, but a strong decline in speed performance, especially when a higher number of filters was used in the ResNet-18 model. Future work should be directed towards the integration of the mapping process on UAV platforms, guiding UAVs autonomously for mapping purpose, and ensuring the transferability of the models to other crop fields.","author":[{"dropping-particle":"","family":"Camargo","given":"Tibor","non-dropping-particle":"de","parse-names":false,"suffix":""},{"dropping-particle":"","family":"Schirrmann","given":"Michael","non-dropping-particle":"","parse-names":false,"suffix":""},{"dropping-particle":"","family":"Landwehr","given":"Niels","non-dropping-particle":"","parse-names":false,"suffix":""},{"dropping-particle":"","family":"Dammer","given":"Karl Heinz","non-dropping-particle":"","parse-names":false,"suffix":""},{"dropping-particle":"","family":"Pflanz","given":"Michael","non-dropping-particle":"","parse-names":false,"suffix":""}],"container-title":"Remote Sensing","id":"ITEM-1","issue":"9","issued":{"date-parts":[["2021"]]},"page":"1704","title":"Optimized deep learning model as a basis for fast UAV mapping of weed species in winter wheat crops","type":"article-journal","volume":"13"},"uris":["http://www.mendeley.com/documents/?uuid=5adc2df0-53cf-4e38-b818-a682c69c01fc"]}],"mendeley":{"formattedCitation":"(de Camargo et al. 2021)","plainTextFormattedCitation":"(de Camargo et al. 2021)","previouslyFormattedCitation":"(de Camargo et al. 202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de Camargo et al. 2021)</w:t>
            </w:r>
            <w:r w:rsidRPr="00AA5B07">
              <w:rPr>
                <w:rFonts w:asciiTheme="minorHAnsi" w:hAnsiTheme="minorHAnsi" w:cstheme="minorHAnsi"/>
                <w:sz w:val="22"/>
                <w:szCs w:val="22"/>
              </w:rPr>
              <w:fldChar w:fldCharType="end"/>
            </w:r>
          </w:p>
        </w:tc>
      </w:tr>
      <w:tr w:rsidR="00A62BF0" w:rsidRPr="00AA5B07" w14:paraId="7862A9F6" w14:textId="77777777" w:rsidTr="00A62BF0">
        <w:trPr>
          <w:trHeight w:val="740"/>
        </w:trPr>
        <w:tc>
          <w:tcPr>
            <w:tcW w:w="882" w:type="pct"/>
            <w:shd w:val="clear" w:color="auto" w:fill="auto"/>
            <w:tcMar>
              <w:top w:w="100" w:type="dxa"/>
              <w:left w:w="100" w:type="dxa"/>
              <w:bottom w:w="100" w:type="dxa"/>
              <w:right w:w="100" w:type="dxa"/>
            </w:tcMar>
            <w:vAlign w:val="center"/>
          </w:tcPr>
          <w:p w14:paraId="4965A6B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auto"/>
            <w:tcMar>
              <w:top w:w="100" w:type="dxa"/>
              <w:left w:w="100" w:type="dxa"/>
              <w:bottom w:w="100" w:type="dxa"/>
              <w:right w:w="100" w:type="dxa"/>
            </w:tcMar>
            <w:vAlign w:val="center"/>
          </w:tcPr>
          <w:p w14:paraId="5BB989A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auto"/>
            <w:tcMar>
              <w:top w:w="100" w:type="dxa"/>
              <w:left w:w="100" w:type="dxa"/>
              <w:bottom w:w="100" w:type="dxa"/>
              <w:right w:w="100" w:type="dxa"/>
            </w:tcMar>
            <w:vAlign w:val="center"/>
          </w:tcPr>
          <w:p w14:paraId="77E3B1D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5</w:t>
            </w:r>
          </w:p>
        </w:tc>
        <w:tc>
          <w:tcPr>
            <w:tcW w:w="1029" w:type="pct"/>
            <w:shd w:val="clear" w:color="auto" w:fill="auto"/>
            <w:tcMar>
              <w:top w:w="100" w:type="dxa"/>
              <w:left w:w="100" w:type="dxa"/>
              <w:bottom w:w="100" w:type="dxa"/>
              <w:right w:w="100" w:type="dxa"/>
            </w:tcMar>
            <w:vAlign w:val="center"/>
          </w:tcPr>
          <w:p w14:paraId="7529CEC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400</w:t>
            </w:r>
          </w:p>
        </w:tc>
        <w:tc>
          <w:tcPr>
            <w:tcW w:w="385" w:type="pct"/>
            <w:shd w:val="clear" w:color="auto" w:fill="auto"/>
            <w:vAlign w:val="center"/>
          </w:tcPr>
          <w:p w14:paraId="5FEEB47B"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auto"/>
            <w:vAlign w:val="center"/>
          </w:tcPr>
          <w:p w14:paraId="638ECD31" w14:textId="5EA2554C"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bstract":"Detection of weeds and crops is the key step for precision spraying using the spraying herbicide robot and precise fertilization for the agriculture machine in the field. On the basis of k-mean clustering image segmentation using color information and connected region analysis, a method combining multi feature fusion and support vector machine (SVM) was proposed to identify and detect the position of corn seedlings and weeds, to reduce the harm of weeds on corn growth, and to achieve accurate fertilization, thereby realizing precise weeding or fertilizing. First, the image dataset for weed and corn seedling classification in the corn seedling stage was established. Second, many different features of corn seedlings and weeds were extracted, and dimensionality was reduced by principal component analysis, including the histogram of oriented gradient feature, rotation invariant local binary pattern (LBP) feature, Hu invariant moment feature, Gabor feature, gray level co-occurrence matrix, and gray level-gradient co-occurrence matrix. Then, the classifier training based on SVM was conducted to obtain the recognition model for corn seedlings and weeds. The comprehensive recognition performance of single feature or different fusion strategies for six features is compared and analyzed, and the optimal feature fusion strategy is obtained. Finally, by utilizing the actual corn seedling field images, the proposed weed and corn seedling detection method effect was tested. LAB color space and K-means clustering were used to achieve image segmentation. Connected component analysis was adopted to remove small objects. The previously trained recognition model was utilized to identify and label each connected region to identify and detect weeds and corn seedlings. The experimental results showed that the fusion feature combination of rotation invariant LBP feature and gray level-gradient co-occurrence matrix based on SVM classifier obtained the highest classification accuracy and accurately detected all kinds of weeds and corn seedlings. It provided information on weed and crop positions to the spraying herbicide robot for accurate spraying or to the precise fertilization machine for accurate fertilizing.","author":[{"dropping-particle":"","family":"Chen","given":"Yajun","non-dropping-particle":"","parse-names":false,"suffix":""},{"dropping-particle":"","family":"Wu","given":"Zhangnan","non-dropping-particle":"","parse-names":false,"suffix":""},{"dropping-particle":"","family":"Zhao","given":"Bo","non-dropping-particle":"","parse-names":false,"suffix":""},{"dropping-particle":"","family":"Fan","given":"Caixia","non-dropping-particle":"","parse-names":false,"suffix":""},{"dropping-particle":"","family":"Shi","given":"Shuwei","non-dropping-particle":"","parse-names":false,"suffix":""}],"container-title":"Sensors","id":"ITEM-1","issued":{"date-parts":[["2021"]]},"page":"212","title":"Weed and Corn Seedling Detection in Field Based on Multi Feature Fusion and Support Vector Machine","type":"article-journal","volume":"21"},"uris":["http://www.mendeley.com/documents/?uuid=b4706b20-4f46-4103-bba9-b8500889c487"]}],"mendeley":{"formattedCitation":"(Chen et al. 2021)","plainTextFormattedCitation":"(Chen et al. 2021)","previouslyFormattedCitation":"(Chen et al. 2021b)"},"properties":{"noteIndex":0},"schema":"https://github.com/citation-style-language/schema/raw/master/csl-citation.json"}</w:instrText>
            </w:r>
            <w:r>
              <w:rPr>
                <w:rFonts w:asciiTheme="minorHAnsi" w:hAnsiTheme="minorHAnsi" w:cstheme="minorHAnsi"/>
                <w:sz w:val="22"/>
                <w:szCs w:val="22"/>
              </w:rPr>
              <w:fldChar w:fldCharType="separate"/>
            </w:r>
            <w:r w:rsidRPr="00A62BF0">
              <w:rPr>
                <w:rFonts w:asciiTheme="minorHAnsi" w:hAnsiTheme="minorHAnsi" w:cstheme="minorHAnsi"/>
                <w:noProof/>
                <w:sz w:val="22"/>
                <w:szCs w:val="22"/>
              </w:rPr>
              <w:t>(Chen et al. 2021)</w:t>
            </w:r>
            <w:r>
              <w:rPr>
                <w:rFonts w:asciiTheme="minorHAnsi" w:hAnsiTheme="minorHAnsi" w:cstheme="minorHAnsi"/>
                <w:sz w:val="22"/>
                <w:szCs w:val="22"/>
              </w:rPr>
              <w:fldChar w:fldCharType="end"/>
            </w:r>
          </w:p>
        </w:tc>
      </w:tr>
      <w:tr w:rsidR="00A62BF0" w:rsidRPr="00AA5B07" w14:paraId="6E2ACED3"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7C1F486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5729E2B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2</w:t>
            </w:r>
          </w:p>
        </w:tc>
        <w:tc>
          <w:tcPr>
            <w:tcW w:w="880" w:type="pct"/>
            <w:shd w:val="clear" w:color="auto" w:fill="D9D9D9" w:themeFill="background1" w:themeFillShade="D9"/>
            <w:tcMar>
              <w:top w:w="100" w:type="dxa"/>
              <w:left w:w="100" w:type="dxa"/>
              <w:bottom w:w="100" w:type="dxa"/>
              <w:right w:w="100" w:type="dxa"/>
            </w:tcMar>
            <w:vAlign w:val="center"/>
          </w:tcPr>
          <w:p w14:paraId="7CEABEEC"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8</w:t>
            </w:r>
          </w:p>
        </w:tc>
        <w:tc>
          <w:tcPr>
            <w:tcW w:w="1029" w:type="pct"/>
            <w:shd w:val="clear" w:color="auto" w:fill="D9D9D9" w:themeFill="background1" w:themeFillShade="D9"/>
            <w:tcMar>
              <w:top w:w="100" w:type="dxa"/>
              <w:left w:w="100" w:type="dxa"/>
              <w:bottom w:w="100" w:type="dxa"/>
              <w:right w:w="100" w:type="dxa"/>
            </w:tcMar>
            <w:vAlign w:val="center"/>
          </w:tcPr>
          <w:p w14:paraId="54AB520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544</w:t>
            </w:r>
          </w:p>
        </w:tc>
        <w:tc>
          <w:tcPr>
            <w:tcW w:w="385" w:type="pct"/>
            <w:shd w:val="clear" w:color="auto" w:fill="D9D9D9" w:themeFill="background1" w:themeFillShade="D9"/>
            <w:vAlign w:val="center"/>
          </w:tcPr>
          <w:p w14:paraId="4B76BEC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D9D9D9" w:themeFill="background1" w:themeFillShade="D9"/>
            <w:vAlign w:val="center"/>
          </w:tcPr>
          <w:p w14:paraId="2581587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390/s21206705","ISSN":"14248220","PMID":"34695919","abstract":"In agriculture, explainable deep neural networks (DNNs) can be used to pinpoint the discriminative part of weeds for an imagery classification task, albeit at a low resolution, to control the weed population. This paper proposes the use of a multi-layer attention procedure based on a transformer combined with a fusion rule to present an interpretation of the DNN decision through a high-resolution attention map. The fusion rule is a weighted average method that is used to combine attention maps from different layers based on saliency. Attention maps with an explanation for why a weed is or is not classified as a certain class help agronomists to shape the high-resolution weed identification keys (WIK) that the model perceives. The model is trained and evaluated on two agricultural datasets that contain plants grown under different conditions: the Plant Seedlings Dataset (PSD) and the Open Plant Phenotyping Dataset (OPPD). The model represents attention maps with highlighted requirements and information about misclassification to enable cross-dataset evaluations. State-of-the-art comparisons represent classification developments after applying attention maps. Average accuracies of 95.42% and 96% are gained for the negative and positive explanations of the PSD test sets, respectively. In OPPD evaluations, accuracies of 97.78% and 97.83% are obtained for negative and positive explanations, respectively. The visual comparison between attention maps also shows high-resolution information.","author":[{"dropping-particle":"","family":"Farkhani","given":"Sadaf","non-dropping-particle":"","parse-names":false,"suffix":""},{"dropping-particle":"","family":"Skovsen","given":"Søren Kelstrup","non-dropping-particle":"","parse-names":false,"suffix":""},{"dropping-particle":"","family":"Dyrmann","given":"Mads","non-dropping-particle":"","parse-names":false,"suffix":""},{"dropping-particle":"","family":"Jørgensen","given":"Rasmus Nyholm","non-dropping-particle":"","parse-names":false,"suffix":""},{"dropping-particle":"","family":"Karstoft","given":"Henrik","non-dropping-particle":"","parse-names":false,"suffix":""}],"container-title":"Sensors","id":"ITEM-1","issue":"20","issued":{"date-parts":[["2021"]]},"page":"6705","title":"Weed classification using explainable multi-resolution slot attention","type":"article-journal","volume":"21"},"uris":["http://www.mendeley.com/documents/?uuid=3f836f35-c1f8-422b-a7b3-a8aa0fa8e9db"]}],"mendeley":{"formattedCitation":"(Farkhani et al. 2021)","plainTextFormattedCitation":"(Farkhani et al. 2021)","previouslyFormattedCitation":"(Farkhani et al. 202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Farkhani et al. 2021)</w:t>
            </w:r>
            <w:r w:rsidRPr="00AA5B07">
              <w:rPr>
                <w:rFonts w:asciiTheme="minorHAnsi" w:hAnsiTheme="minorHAnsi" w:cstheme="minorHAnsi"/>
                <w:sz w:val="22"/>
                <w:szCs w:val="22"/>
              </w:rPr>
              <w:fldChar w:fldCharType="end"/>
            </w:r>
          </w:p>
        </w:tc>
      </w:tr>
      <w:tr w:rsidR="00A62BF0" w:rsidRPr="00AA5B07" w14:paraId="7789AAF4" w14:textId="77777777" w:rsidTr="00A62BF0">
        <w:trPr>
          <w:trHeight w:val="500"/>
        </w:trPr>
        <w:tc>
          <w:tcPr>
            <w:tcW w:w="882" w:type="pct"/>
            <w:shd w:val="clear" w:color="auto" w:fill="auto"/>
            <w:tcMar>
              <w:top w:w="100" w:type="dxa"/>
              <w:left w:w="100" w:type="dxa"/>
              <w:bottom w:w="100" w:type="dxa"/>
              <w:right w:w="100" w:type="dxa"/>
            </w:tcMar>
            <w:vAlign w:val="center"/>
          </w:tcPr>
          <w:p w14:paraId="7B4D647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auto"/>
            <w:tcMar>
              <w:top w:w="100" w:type="dxa"/>
              <w:left w:w="100" w:type="dxa"/>
              <w:bottom w:w="100" w:type="dxa"/>
              <w:right w:w="100" w:type="dxa"/>
            </w:tcMar>
            <w:vAlign w:val="center"/>
          </w:tcPr>
          <w:p w14:paraId="6313438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auto"/>
            <w:tcMar>
              <w:top w:w="100" w:type="dxa"/>
              <w:left w:w="100" w:type="dxa"/>
              <w:bottom w:w="100" w:type="dxa"/>
              <w:right w:w="100" w:type="dxa"/>
            </w:tcMar>
            <w:vAlign w:val="center"/>
          </w:tcPr>
          <w:p w14:paraId="751365D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w:t>
            </w:r>
          </w:p>
        </w:tc>
        <w:tc>
          <w:tcPr>
            <w:tcW w:w="1029" w:type="pct"/>
            <w:shd w:val="clear" w:color="auto" w:fill="auto"/>
            <w:tcMar>
              <w:top w:w="100" w:type="dxa"/>
              <w:left w:w="100" w:type="dxa"/>
              <w:bottom w:w="100" w:type="dxa"/>
              <w:right w:w="100" w:type="dxa"/>
            </w:tcMar>
            <w:vAlign w:val="center"/>
          </w:tcPr>
          <w:p w14:paraId="0436DF5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0160</w:t>
            </w:r>
          </w:p>
        </w:tc>
        <w:tc>
          <w:tcPr>
            <w:tcW w:w="385" w:type="pct"/>
            <w:shd w:val="clear" w:color="auto" w:fill="auto"/>
            <w:vAlign w:val="center"/>
          </w:tcPr>
          <w:p w14:paraId="4822FEB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auto"/>
            <w:vAlign w:val="center"/>
          </w:tcPr>
          <w:p w14:paraId="0192CB3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compag.2021.106040","ISSN":"01681699","abstract":"Excessive use of herbicides for weed control increases the cost of crop production and can lead to environmental degradation. An intelligent spraying system can apply agrochemicals on an as-needed basis by detecting and selectively targeting the weeds. The objective of this research was to investigate the feasibility of using deep convolutional neural networks (DCNNs) for detecting lamb's quarters (Chenopodium album) in potato fields. Five potato fields were selected in Prince Edward Island (PEI) and New Brunswick (NB), Canada to collect images of spatially and temporally varied potato plants and lamb's quarters. The image database included pictures, taken under varying growth stages of potato, outdoor light (clear, cloudy, and partly cloudy), and shadowy conditions. The images were trained for DCNN models, namely GoogLeNet, VGG-16, and EfficientNet to classify lamb's quarters and potato plants. Performance of two frameworks, namely TensorFlow and PyTorch, were compared in training, testing, and during inferring the DCNNs. Results showed excellent performance of DCNNs in lamb's quarters and potato plant classification (accuracy &gt; 90%). However, the EfficientNet with PyTorch framework showed a maximum accuracy of (0.92–0.97) for every growth stage of the plants. Inference times of DCNNs were recorded using three graphics processing units (GPUs), namely Nvidia GeForce 930MX, Nvidia GeForce GTX1080 Ti, and Nvidia GeForce GTX1050. All the DCNNs performed better with PyTorch than TensorFlow frameworks. It was concluded that the trained models can be used in automation of the spraying systems for the site-specific application of agrochemicals for weed control in potato fields. Such precision agriculture technologies will ensure economically viable and environmentally safe potato cultivation.","author":[{"dropping-particle":"","family":"Hussain","given":"Nazar","non-dropping-particle":"","parse-names":false,"suffix":""},{"dropping-particle":"","family":"Farooque","given":"Aitazaz A.","non-dropping-particle":"","parse-names":false,"suffix":""},{"dropping-particle":"","family":"Schumann","given":"Arnold W.","non-dropping-particle":"","parse-names":false,"suffix":""},{"dropping-particle":"","family":"Abbas","given":"Farhat","non-dropping-particle":"","parse-names":false,"suffix":""},{"dropping-particle":"","family":"Acharya","given":"Bishnu","non-dropping-particle":"","parse-names":false,"suffix":""},{"dropping-particle":"","family":"McKenzie-Gopsill","given":"Andrew","non-dropping-particle":"","parse-names":false,"suffix":""},{"dropping-particle":"","family":"Barrett","given":"Ryan","non-dropping-particle":"","parse-names":false,"suffix":""},{"dropping-particle":"","family":"Afzaal","given":"Hassan","non-dropping-particle":"","parse-names":false,"suffix":""},{"dropping-particle":"","family":"Zaman","given":"Qamar U.","non-dropping-particle":"","parse-names":false,"suffix":""},{"dropping-particle":"","family":"Cheema","given":"Muhammad J.M.","non-dropping-particle":"","parse-names":false,"suffix":""}],"container-title":"Computers and Electronics in Agriculture","id":"ITEM-1","issue":"February","issued":{"date-parts":[["2021"]]},"page":"106040","publisher":"Elsevier B.V.","title":"Application of deep learning to detect Lamb's quarters (Chenopodium album L.) in potato fields of Atlantic Canada","type":"article-journal","volume":"182"},"uris":["http://www.mendeley.com/documents/?uuid=b35c5182-3919-4feb-bd51-45096d199b0e"]}],"mendeley":{"formattedCitation":"(Hussain et al. 2021)","plainTextFormattedCitation":"(Hussain et al. 2021)","previouslyFormattedCitation":"(Hussain et al. 202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Hussain et al. 2021)</w:t>
            </w:r>
            <w:r w:rsidRPr="00AA5B07">
              <w:rPr>
                <w:rFonts w:asciiTheme="minorHAnsi" w:hAnsiTheme="minorHAnsi" w:cstheme="minorHAnsi"/>
                <w:sz w:val="22"/>
                <w:szCs w:val="22"/>
              </w:rPr>
              <w:fldChar w:fldCharType="end"/>
            </w:r>
          </w:p>
        </w:tc>
      </w:tr>
      <w:tr w:rsidR="00A62BF0" w:rsidRPr="00AA5B07" w14:paraId="34B66B7C" w14:textId="77777777" w:rsidTr="00A62BF0">
        <w:trPr>
          <w:trHeight w:val="740"/>
        </w:trPr>
        <w:tc>
          <w:tcPr>
            <w:tcW w:w="882" w:type="pct"/>
            <w:shd w:val="clear" w:color="auto" w:fill="D9D9D9" w:themeFill="background1" w:themeFillShade="D9"/>
            <w:tcMar>
              <w:top w:w="100" w:type="dxa"/>
              <w:left w:w="100" w:type="dxa"/>
              <w:bottom w:w="100" w:type="dxa"/>
              <w:right w:w="100" w:type="dxa"/>
            </w:tcMar>
            <w:vAlign w:val="center"/>
          </w:tcPr>
          <w:p w14:paraId="77704D8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Manual</w:t>
            </w:r>
          </w:p>
        </w:tc>
        <w:tc>
          <w:tcPr>
            <w:tcW w:w="496" w:type="pct"/>
            <w:shd w:val="clear" w:color="auto" w:fill="D9D9D9" w:themeFill="background1" w:themeFillShade="D9"/>
            <w:tcMar>
              <w:top w:w="100" w:type="dxa"/>
              <w:left w:w="100" w:type="dxa"/>
              <w:bottom w:w="100" w:type="dxa"/>
              <w:right w:w="100" w:type="dxa"/>
            </w:tcMar>
            <w:vAlign w:val="center"/>
          </w:tcPr>
          <w:p w14:paraId="2A5AEED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D9D9D9" w:themeFill="background1" w:themeFillShade="D9"/>
            <w:tcMar>
              <w:top w:w="100" w:type="dxa"/>
              <w:left w:w="100" w:type="dxa"/>
              <w:bottom w:w="100" w:type="dxa"/>
              <w:right w:w="100" w:type="dxa"/>
            </w:tcMar>
            <w:vAlign w:val="center"/>
          </w:tcPr>
          <w:p w14:paraId="7D8A5E63"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6</w:t>
            </w:r>
          </w:p>
        </w:tc>
        <w:tc>
          <w:tcPr>
            <w:tcW w:w="1029" w:type="pct"/>
            <w:shd w:val="clear" w:color="auto" w:fill="D9D9D9" w:themeFill="background1" w:themeFillShade="D9"/>
            <w:tcMar>
              <w:top w:w="100" w:type="dxa"/>
              <w:left w:w="100" w:type="dxa"/>
              <w:bottom w:w="100" w:type="dxa"/>
              <w:right w:w="100" w:type="dxa"/>
            </w:tcMar>
            <w:vAlign w:val="center"/>
          </w:tcPr>
          <w:p w14:paraId="4053EE7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w:t>
            </w:r>
          </w:p>
        </w:tc>
        <w:tc>
          <w:tcPr>
            <w:tcW w:w="385" w:type="pct"/>
            <w:shd w:val="clear" w:color="auto" w:fill="D9D9D9" w:themeFill="background1" w:themeFillShade="D9"/>
            <w:vAlign w:val="center"/>
          </w:tcPr>
          <w:p w14:paraId="6EEFC6F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D9D9D9" w:themeFill="background1" w:themeFillShade="D9"/>
            <w:vAlign w:val="center"/>
          </w:tcPr>
          <w:p w14:paraId="7FB097A4"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390/agriculture11050387","ISSN":"20770472","abstract":"This paper explores the potential of machine learning algorithms for weed and crop classification from UAV images. The identification of weeds in crops is a challenging task that has been addressed through orthomosaicing of images, feature extraction and labelling of images to train machine learning algorithms. In this paper, the performances of several machine learning algorithms, random forest (RF), support vector machine (SVM) and k-nearest neighbours (KNN), are analysed to detect weeds using UAV images collected from a chilli crop field located in Australia. The evaluation metrics used in the comparison of performance were accuracy, precision, recall, false positive rate and kappa coefficient. MATLAB is used for simulating the machine learning algorithms; and the achieved weed detection accuracies are 96% using RF, 94% using SVM and 63% using KNN. Based on this study, RF and SVM algorithms are efficient and practical to use, and can be implemented easily for detecting weed from UAV images.","author":[{"dropping-particle":"","family":"Islam","given":"Nahina","non-dropping-particle":"","parse-names":false,"suffix":""},{"dropping-particle":"","family":"Rashid","given":"Md Mamunur","non-dropping-particle":"","parse-names":false,"suffix":""},{"dropping-particle":"","family":"Wibowo","given":"Santoso","non-dropping-particle":"","parse-names":false,"suffix":""},{"dropping-particle":"","family":"Xu","given":"Cheng Yuan","non-dropping-particle":"","parse-names":false,"suffix":""},{"dropping-particle":"","family":"Morshed","given":"Ahsan","non-dropping-particle":"","parse-names":false,"suffix":""},{"dropping-particle":"","family":"Wasimi","given":"Saleh A.","non-dropping-particle":"","parse-names":false,"suffix":""},{"dropping-particle":"","family":"Moore","given":"Steven","non-dropping-particle":"","parse-names":false,"suffix":""},{"dropping-particle":"","family":"Rahman","given":"Sk Mostafizur","non-dropping-particle":"","parse-names":false,"suffix":""}],"container-title":"Agriculture","id":"ITEM-1","issue":"5","issued":{"date-parts":[["2021"]]},"page":"387","title":"Early weed detection using image processing and machine learning techniques in an Australian chilli farm","type":"article-journal","volume":"11"},"uris":["http://www.mendeley.com/documents/?uuid=757da907-3b81-4e21-b67c-d56d86a9eaea"]}],"mendeley":{"formattedCitation":"(Islam et al. 2021)","plainTextFormattedCitation":"(Islam et al. 2021)","previouslyFormattedCitation":"(Islam et al. 202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Islam et al. 2021)</w:t>
            </w:r>
            <w:r w:rsidRPr="00AA5B07">
              <w:rPr>
                <w:rFonts w:asciiTheme="minorHAnsi" w:hAnsiTheme="minorHAnsi" w:cstheme="minorHAnsi"/>
                <w:sz w:val="22"/>
                <w:szCs w:val="22"/>
              </w:rPr>
              <w:fldChar w:fldCharType="end"/>
            </w:r>
          </w:p>
        </w:tc>
      </w:tr>
      <w:tr w:rsidR="00A62BF0" w:rsidRPr="00AA5B07" w14:paraId="797CE338" w14:textId="77777777" w:rsidTr="00A62BF0">
        <w:trPr>
          <w:trHeight w:val="740"/>
        </w:trPr>
        <w:tc>
          <w:tcPr>
            <w:tcW w:w="882" w:type="pct"/>
            <w:shd w:val="clear" w:color="auto" w:fill="auto"/>
            <w:tcMar>
              <w:top w:w="100" w:type="dxa"/>
              <w:left w:w="100" w:type="dxa"/>
              <w:bottom w:w="100" w:type="dxa"/>
              <w:right w:w="100" w:type="dxa"/>
            </w:tcMar>
            <w:vAlign w:val="center"/>
          </w:tcPr>
          <w:p w14:paraId="5546461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auto"/>
            <w:tcMar>
              <w:top w:w="100" w:type="dxa"/>
              <w:left w:w="100" w:type="dxa"/>
              <w:bottom w:w="100" w:type="dxa"/>
              <w:right w:w="100" w:type="dxa"/>
            </w:tcMar>
            <w:vAlign w:val="center"/>
          </w:tcPr>
          <w:p w14:paraId="03FBDC9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3</w:t>
            </w:r>
          </w:p>
        </w:tc>
        <w:tc>
          <w:tcPr>
            <w:tcW w:w="880" w:type="pct"/>
            <w:shd w:val="clear" w:color="auto" w:fill="auto"/>
            <w:tcMar>
              <w:top w:w="100" w:type="dxa"/>
              <w:left w:w="100" w:type="dxa"/>
              <w:bottom w:w="100" w:type="dxa"/>
              <w:right w:w="100" w:type="dxa"/>
            </w:tcMar>
            <w:vAlign w:val="center"/>
          </w:tcPr>
          <w:p w14:paraId="704A467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4.7</w:t>
            </w:r>
          </w:p>
        </w:tc>
        <w:tc>
          <w:tcPr>
            <w:tcW w:w="1029" w:type="pct"/>
            <w:shd w:val="clear" w:color="auto" w:fill="auto"/>
            <w:tcMar>
              <w:top w:w="100" w:type="dxa"/>
              <w:left w:w="100" w:type="dxa"/>
              <w:bottom w:w="100" w:type="dxa"/>
              <w:right w:w="100" w:type="dxa"/>
            </w:tcMar>
            <w:vAlign w:val="center"/>
          </w:tcPr>
          <w:p w14:paraId="6C7E83F2"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5400</w:t>
            </w:r>
          </w:p>
        </w:tc>
        <w:tc>
          <w:tcPr>
            <w:tcW w:w="385" w:type="pct"/>
            <w:shd w:val="clear" w:color="auto" w:fill="auto"/>
            <w:vAlign w:val="center"/>
          </w:tcPr>
          <w:p w14:paraId="4C98BBA5"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auto"/>
            <w:vAlign w:val="center"/>
          </w:tcPr>
          <w:p w14:paraId="1A6395F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07/s11119-021-09808-9","ISBN":"0123456789","ISSN":"15731618","abstract":"Controlling weed infestation through chemicals (herbicides &amp; pesticides) is essential for crop yield. However, excessive use of these chemicals has caused severe agronomic and environmental problems. According to accurate weed detection, an appropriate dose of herbicides is recommended in site-specific weed management (SSWM) applications, which may ultimately promote chemical saving while enhancing its effectiveness. In this context of SSWM, an accurate detection and recognition system needs to be established for recognizing weeds and crops to carry out precise agrochemical treatments in real-time applications. Unmanned aerial vehicles (UAVs) and other robots offer potential in precision agriculture (PA) applications by monitoring farmland on a per-plant basis, as they have the capability of acquiring high-resolution imagery providing detailed information for the distribution of crops and weeds in the field. In this regard, UAVs offer a cost-efficient solution for providing excellent survey capabilities. In this study, a deep learning system is developed for identifying weeds and crops in croplands. The developed system was implemented and evaluated using high-resolution UAV imagery captured over two different target fields: pea and strawberry; the developed system was able to identify weeds with an average accuracy of 95.3%, whereas the overall average accuracy (crops and weeds) was 94.73% for both the fields. The average kappa coefficient of the developed system was 0.89. The developed deep learning system outperformed the existing machine learning and deep learning-based approaches on comparison and can be embedded into a precision sprayer for adopting the SSWM strategy.","author":[{"dropping-particle":"","family":"Khan","given":"Shahbaz","non-dropping-particle":"","parse-names":false,"suffix":""},{"dropping-particle":"","family":"Tufail","given":"Muhammad","non-dropping-particle":"","parse-names":false,"suffix":""},{"dropping-particle":"","family":"Khan","given":"Muhammad Tahir","non-dropping-particle":"","parse-names":false,"suffix":""},{"dropping-particle":"","family":"Khan","given":"Zubair Ahmad","non-dropping-particle":"","parse-names":false,"suffix":""},{"dropping-particle":"","family":"Anwar","given":"Shahzad","non-dropping-particle":"","parse-names":false,"suffix":""}],"container-title":"Precision Agriculture","id":"ITEM-1","issue":"6","issued":{"date-parts":[["2021"]]},"page":"1711-1727","publisher":"Springer US","title":"Deep learning-based identification system of weeds and crops in strawberry and pea fields for a precision agriculture sprayer","type":"article-journal","volume":"22"},"uris":["http://www.mendeley.com/documents/?uuid=cf8cb460-ca94-4940-aa93-f53923c7eaac"]}],"mendeley":{"formattedCitation":"(Khan et al. 2021)","plainTextFormattedCitation":"(Khan et al. 2021)","previouslyFormattedCitation":"(Khan et al. 202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Khan et al. 2021)</w:t>
            </w:r>
            <w:r w:rsidRPr="00AA5B07">
              <w:rPr>
                <w:rFonts w:asciiTheme="minorHAnsi" w:hAnsiTheme="minorHAnsi" w:cstheme="minorHAnsi"/>
                <w:sz w:val="22"/>
                <w:szCs w:val="22"/>
              </w:rPr>
              <w:fldChar w:fldCharType="end"/>
            </w:r>
          </w:p>
        </w:tc>
      </w:tr>
      <w:tr w:rsidR="00A62BF0" w:rsidRPr="00AA5B07" w14:paraId="51CCD35B" w14:textId="77777777" w:rsidTr="00A62BF0">
        <w:trPr>
          <w:trHeight w:val="500"/>
        </w:trPr>
        <w:tc>
          <w:tcPr>
            <w:tcW w:w="882" w:type="pct"/>
            <w:shd w:val="clear" w:color="auto" w:fill="D9D9D9" w:themeFill="background1" w:themeFillShade="D9"/>
            <w:tcMar>
              <w:top w:w="100" w:type="dxa"/>
              <w:left w:w="100" w:type="dxa"/>
              <w:bottom w:w="100" w:type="dxa"/>
              <w:right w:w="100" w:type="dxa"/>
            </w:tcMar>
            <w:vAlign w:val="center"/>
          </w:tcPr>
          <w:p w14:paraId="4725C7EA"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D9D9D9" w:themeFill="background1" w:themeFillShade="D9"/>
            <w:tcMar>
              <w:top w:w="100" w:type="dxa"/>
              <w:left w:w="100" w:type="dxa"/>
              <w:bottom w:w="100" w:type="dxa"/>
              <w:right w:w="100" w:type="dxa"/>
            </w:tcMar>
            <w:vAlign w:val="center"/>
          </w:tcPr>
          <w:p w14:paraId="0F733D7E"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4</w:t>
            </w:r>
          </w:p>
        </w:tc>
        <w:tc>
          <w:tcPr>
            <w:tcW w:w="880" w:type="pct"/>
            <w:shd w:val="clear" w:color="auto" w:fill="D9D9D9" w:themeFill="background1" w:themeFillShade="D9"/>
            <w:tcMar>
              <w:top w:w="100" w:type="dxa"/>
              <w:left w:w="100" w:type="dxa"/>
              <w:bottom w:w="100" w:type="dxa"/>
              <w:right w:w="100" w:type="dxa"/>
            </w:tcMar>
            <w:vAlign w:val="center"/>
          </w:tcPr>
          <w:p w14:paraId="530ACA50"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4</w:t>
            </w:r>
          </w:p>
        </w:tc>
        <w:tc>
          <w:tcPr>
            <w:tcW w:w="1029" w:type="pct"/>
            <w:shd w:val="clear" w:color="auto" w:fill="D9D9D9" w:themeFill="background1" w:themeFillShade="D9"/>
            <w:tcMar>
              <w:top w:w="100" w:type="dxa"/>
              <w:left w:w="100" w:type="dxa"/>
              <w:bottom w:w="100" w:type="dxa"/>
              <w:right w:w="100" w:type="dxa"/>
            </w:tcMar>
            <w:vAlign w:val="center"/>
          </w:tcPr>
          <w:p w14:paraId="60003A19"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0180</w:t>
            </w:r>
          </w:p>
        </w:tc>
        <w:tc>
          <w:tcPr>
            <w:tcW w:w="385" w:type="pct"/>
            <w:shd w:val="clear" w:color="auto" w:fill="D9D9D9" w:themeFill="background1" w:themeFillShade="D9"/>
            <w:vAlign w:val="center"/>
          </w:tcPr>
          <w:p w14:paraId="03C1C58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1</w:t>
            </w:r>
          </w:p>
        </w:tc>
        <w:tc>
          <w:tcPr>
            <w:tcW w:w="1327" w:type="pct"/>
            <w:shd w:val="clear" w:color="auto" w:fill="D9D9D9" w:themeFill="background1" w:themeFillShade="D9"/>
            <w:vAlign w:val="center"/>
          </w:tcPr>
          <w:p w14:paraId="3BC3637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3389/fpls.2021.702626","author":[{"dropping-particle":"","family":"Zhang","given":"Jing","non-dropping-particle":"","parse-names":false,"suffix":""},{"dropping-particle":"","family":"Maleski","given":"Jerome","non-dropping-particle":"","parse-names":false,"suffix":""},{"dropping-particle":"","family":"Jespersen","given":"David","non-dropping-particle":"","parse-names":false,"suffix":""},{"dropping-particle":"","family":"Jr","given":"F C Waltz","non-dropping-particle":"","parse-names":false,"suffix":""},{"dropping-particle":"","family":"Rains","given":"Glen","non-dropping-particle":"","parse-names":false,"suffix":""},{"dropping-particle":"","family":"Schwartz","given":"Brian","non-dropping-particle":"","parse-names":false,"suffix":""}],"container-title":"Frontiers in Plant Science","id":"ITEM-1","issue":"November","issued":{"date-parts":[["2021"]]},"page":"1-11","title":"Unmanned Aerial System-Based Weed Mapping in Sod Production Using a Convolutional Neural Network","type":"article-journal","volume":"12"},"uris":["http://www.mendeley.com/documents/?uuid=20496d9c-03ff-4d15-9075-19cdf1fc07a8"]}],"mendeley":{"formattedCitation":"(Zhang et al. 2021)","plainTextFormattedCitation":"(Zhang et al. 2021)","previouslyFormattedCitation":"(Zhang et al. 2021)"},"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Zhang et al. 2021)</w:t>
            </w:r>
            <w:r w:rsidRPr="00AA5B07">
              <w:rPr>
                <w:rFonts w:asciiTheme="minorHAnsi" w:hAnsiTheme="minorHAnsi" w:cstheme="minorHAnsi"/>
                <w:sz w:val="22"/>
                <w:szCs w:val="22"/>
              </w:rPr>
              <w:fldChar w:fldCharType="end"/>
            </w:r>
          </w:p>
        </w:tc>
      </w:tr>
      <w:tr w:rsidR="00A62BF0" w:rsidRPr="00AA5B07" w14:paraId="501E568D" w14:textId="77777777" w:rsidTr="00A62BF0">
        <w:trPr>
          <w:trHeight w:val="500"/>
        </w:trPr>
        <w:tc>
          <w:tcPr>
            <w:tcW w:w="882" w:type="pct"/>
            <w:shd w:val="clear" w:color="auto" w:fill="auto"/>
            <w:tcMar>
              <w:top w:w="100" w:type="dxa"/>
              <w:left w:w="100" w:type="dxa"/>
              <w:bottom w:w="100" w:type="dxa"/>
              <w:right w:w="100" w:type="dxa"/>
            </w:tcMar>
            <w:vAlign w:val="center"/>
          </w:tcPr>
          <w:p w14:paraId="39D52A31"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Convolutional</w:t>
            </w:r>
          </w:p>
        </w:tc>
        <w:tc>
          <w:tcPr>
            <w:tcW w:w="496" w:type="pct"/>
            <w:shd w:val="clear" w:color="auto" w:fill="auto"/>
            <w:tcMar>
              <w:top w:w="100" w:type="dxa"/>
              <w:left w:w="100" w:type="dxa"/>
              <w:bottom w:w="100" w:type="dxa"/>
              <w:right w:w="100" w:type="dxa"/>
            </w:tcMar>
            <w:vAlign w:val="center"/>
          </w:tcPr>
          <w:p w14:paraId="41C0755D"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w:t>
            </w:r>
          </w:p>
        </w:tc>
        <w:tc>
          <w:tcPr>
            <w:tcW w:w="880" w:type="pct"/>
            <w:shd w:val="clear" w:color="auto" w:fill="auto"/>
            <w:tcMar>
              <w:top w:w="100" w:type="dxa"/>
              <w:left w:w="100" w:type="dxa"/>
              <w:bottom w:w="100" w:type="dxa"/>
              <w:right w:w="100" w:type="dxa"/>
            </w:tcMar>
            <w:vAlign w:val="center"/>
          </w:tcPr>
          <w:p w14:paraId="0F634947"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97.7</w:t>
            </w:r>
          </w:p>
        </w:tc>
        <w:tc>
          <w:tcPr>
            <w:tcW w:w="1029" w:type="pct"/>
            <w:shd w:val="clear" w:color="auto" w:fill="auto"/>
            <w:tcMar>
              <w:top w:w="100" w:type="dxa"/>
              <w:left w:w="100" w:type="dxa"/>
              <w:bottom w:w="100" w:type="dxa"/>
              <w:right w:w="100" w:type="dxa"/>
            </w:tcMar>
            <w:vAlign w:val="center"/>
          </w:tcPr>
          <w:p w14:paraId="6EFEF01F"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1106</w:t>
            </w:r>
          </w:p>
        </w:tc>
        <w:tc>
          <w:tcPr>
            <w:tcW w:w="385" w:type="pct"/>
            <w:shd w:val="clear" w:color="auto" w:fill="auto"/>
            <w:vAlign w:val="center"/>
          </w:tcPr>
          <w:p w14:paraId="454ED278"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t>2022</w:t>
            </w:r>
          </w:p>
        </w:tc>
        <w:tc>
          <w:tcPr>
            <w:tcW w:w="1327" w:type="pct"/>
            <w:shd w:val="clear" w:color="auto" w:fill="auto"/>
            <w:vAlign w:val="center"/>
          </w:tcPr>
          <w:p w14:paraId="7BED0D26" w14:textId="77777777" w:rsidR="00A62BF0" w:rsidRPr="00AA5B07" w:rsidRDefault="00A62BF0" w:rsidP="00AC2ACE">
            <w:pPr>
              <w:pBdr>
                <w:top w:val="nil"/>
                <w:left w:val="nil"/>
                <w:bottom w:val="nil"/>
                <w:right w:val="nil"/>
                <w:between w:val="nil"/>
              </w:pBdr>
              <w:spacing w:line="480" w:lineRule="auto"/>
              <w:jc w:val="center"/>
              <w:rPr>
                <w:rFonts w:asciiTheme="minorHAnsi" w:hAnsiTheme="minorHAnsi" w:cstheme="minorHAnsi"/>
                <w:sz w:val="22"/>
                <w:szCs w:val="22"/>
              </w:rPr>
            </w:pPr>
            <w:r w:rsidRPr="00AA5B07">
              <w:rPr>
                <w:rFonts w:asciiTheme="minorHAnsi" w:hAnsiTheme="minorHAnsi" w:cstheme="minorHAnsi"/>
                <w:sz w:val="22"/>
                <w:szCs w:val="22"/>
              </w:rPr>
              <w:fldChar w:fldCharType="begin" w:fldLock="1"/>
            </w:r>
            <w:r w:rsidRPr="00AA5B07">
              <w:rPr>
                <w:rFonts w:asciiTheme="minorHAnsi" w:hAnsiTheme="minorHAnsi" w:cstheme="minorHAnsi"/>
                <w:sz w:val="22"/>
                <w:szCs w:val="22"/>
              </w:rPr>
              <w:instrText>ADDIN CSL_CITATION {"citationItems":[{"id":"ITEM-1","itemData":{"DOI":"10.1016/j.aiia.2022.01.002","ISSN":"25897217","abstract":"Conventional weed management approaches are inefficient and non-suitable for integration with smart agricultural machinery. Automatic identification and classification of weeds can play a vital role in weed management contributing to better crop yields. Intelligent and smart spot-spraying system's efficiency relies on the accuracy of the computer vision based detectors for autonomous weed control. In the present study, feasibility of deep learning based techniques (Alexnet, GoogLeNet, InceptionV3, Xception) were evaluated in weed identification from RGB images of bell pepper field. The models were trained with different values of epochs (10, 20,30), batch sizes (16, 32), and hyperparameters were tuned to get optimal performance. The overall accuracy of the selected models varied from 94.5 to 97.7%. Among the models, InceptionV3 exhibited superior performance at 30-epoch and 16-batch size with a 97.7% accuracy, 98.5% precision, and 97.8% recall. For this Inception3 model, the type 1 error was obtained as 1.4% and type II error was 0.9%. The effectiveness of the deep learning model presents a clear path towards integrating them with image-based herbicide applicators for precise weed management.","author":[{"dropping-particle":"","family":"Subeesh","given":"A.","non-dropping-particle":"","parse-names":false,"suffix":""},{"dropping-particle":"","family":"Bhole","given":"S.","non-dropping-particle":"","parse-names":false,"suffix":""},{"dropping-particle":"","family":"Singh","given":"K.","non-dropping-particle":"","parse-names":false,"suffix":""},{"dropping-particle":"","family":"Chandel","given":"N. S.","non-dropping-particle":"","parse-names":false,"suffix":""},{"dropping-particle":"","family":"Rajwade","given":"Y. A.","non-dropping-particle":"","parse-names":false,"suffix":""},{"dropping-particle":"","family":"Rao","given":"K. V.R.","non-dropping-particle":"","parse-names":false,"suffix":""},{"dropping-particle":"","family":"Kumar","given":"S. P.","non-dropping-particle":"","parse-names":false,"suffix":""},{"dropping-particle":"","family":"Jat","given":"D.","non-dropping-particle":"","parse-names":false,"suffix":""}],"container-title":"Artificial Intelligence in Agriculture","id":"ITEM-1","issued":{"date-parts":[["2022"]]},"page":"47-54","publisher":"The Authors","title":"Deep convolutional neural network models for weed detection in polyhouse grown bell peppers","type":"article-journal","volume":"6"},"uris":["http://www.mendeley.com/documents/?uuid=97fd5939-4f58-4105-9ed8-a89855c2edf5"]}],"mendeley":{"formattedCitation":"(Subeesh et al. 2022)","plainTextFormattedCitation":"(Subeesh et al. 2022)","previouslyFormattedCitation":"(Subeesh et al. 2022)"},"properties":{"noteIndex":0},"schema":"https://github.com/citation-style-language/schema/raw/master/csl-citation.json"}</w:instrText>
            </w:r>
            <w:r w:rsidRPr="00AA5B07">
              <w:rPr>
                <w:rFonts w:asciiTheme="minorHAnsi" w:hAnsiTheme="minorHAnsi" w:cstheme="minorHAnsi"/>
                <w:sz w:val="22"/>
                <w:szCs w:val="22"/>
              </w:rPr>
              <w:fldChar w:fldCharType="separate"/>
            </w:r>
            <w:r w:rsidRPr="00AA5B07">
              <w:rPr>
                <w:rFonts w:asciiTheme="minorHAnsi" w:hAnsiTheme="minorHAnsi" w:cstheme="minorHAnsi"/>
                <w:noProof/>
                <w:sz w:val="22"/>
                <w:szCs w:val="22"/>
              </w:rPr>
              <w:t>(Subeesh et al. 2022)</w:t>
            </w:r>
            <w:r w:rsidRPr="00AA5B07">
              <w:rPr>
                <w:rFonts w:asciiTheme="minorHAnsi" w:hAnsiTheme="minorHAnsi" w:cstheme="minorHAnsi"/>
                <w:sz w:val="22"/>
                <w:szCs w:val="22"/>
              </w:rPr>
              <w:fldChar w:fldCharType="end"/>
            </w:r>
          </w:p>
        </w:tc>
      </w:tr>
    </w:tbl>
    <w:p w14:paraId="36EB40DB" w14:textId="77777777" w:rsidR="00A62BF0" w:rsidRPr="00AA5B07" w:rsidRDefault="00A62BF0" w:rsidP="00A62BF0">
      <w:pPr>
        <w:spacing w:line="480" w:lineRule="auto"/>
        <w:rPr>
          <w:sz w:val="20"/>
          <w:szCs w:val="20"/>
        </w:rPr>
      </w:pPr>
      <w:r w:rsidRPr="00AA5B07">
        <w:br w:type="page"/>
      </w:r>
    </w:p>
    <w:p w14:paraId="6208BB07" w14:textId="65A62D0E" w:rsidR="00910D0A" w:rsidRDefault="00A62BF0" w:rsidP="00A62BF0">
      <w:pPr>
        <w:pStyle w:val="Heading1"/>
        <w:rPr>
          <w:sz w:val="24"/>
          <w:szCs w:val="36"/>
        </w:rPr>
      </w:pPr>
      <w:r w:rsidRPr="00A62BF0">
        <w:rPr>
          <w:sz w:val="24"/>
          <w:szCs w:val="36"/>
        </w:rPr>
        <w:lastRenderedPageBreak/>
        <w:t>References</w:t>
      </w:r>
    </w:p>
    <w:p w14:paraId="2398FE2A" w14:textId="37A4CD0E" w:rsidR="00A62BF0" w:rsidRPr="00A62BF0" w:rsidRDefault="00A62BF0" w:rsidP="00A62BF0">
      <w:pPr>
        <w:autoSpaceDN w:val="0"/>
        <w:adjustRightInd w:val="0"/>
        <w:ind w:left="480" w:hanging="480"/>
        <w:rPr>
          <w:noProof/>
        </w:rPr>
      </w:pPr>
      <w:r>
        <w:rPr>
          <w:lang w:eastAsia="en-US"/>
        </w:rPr>
        <w:fldChar w:fldCharType="begin" w:fldLock="1"/>
      </w:r>
      <w:r>
        <w:rPr>
          <w:lang w:eastAsia="en-US"/>
        </w:rPr>
        <w:instrText xml:space="preserve">ADDIN Mendeley Bibliography CSL_BIBLIOGRAPHY </w:instrText>
      </w:r>
      <w:r>
        <w:rPr>
          <w:lang w:eastAsia="en-US"/>
        </w:rPr>
        <w:fldChar w:fldCharType="separate"/>
      </w:r>
      <w:r w:rsidRPr="00A62BF0">
        <w:rPr>
          <w:noProof/>
        </w:rPr>
        <w:t>Ahmad A, Saraswat D, Aggarwal V, Etienne A, Hancock B (2021) Performance of deep learning models for classifying and detecting common weeds in corn and soybean production systems. Comput Electron Agric 184:106081</w:t>
      </w:r>
    </w:p>
    <w:p w14:paraId="3F5B61F5" w14:textId="77777777" w:rsidR="00A62BF0" w:rsidRPr="00A62BF0" w:rsidRDefault="00A62BF0" w:rsidP="00A62BF0">
      <w:pPr>
        <w:autoSpaceDN w:val="0"/>
        <w:adjustRightInd w:val="0"/>
        <w:ind w:left="480" w:hanging="480"/>
        <w:rPr>
          <w:noProof/>
        </w:rPr>
      </w:pPr>
      <w:r w:rsidRPr="00A62BF0">
        <w:rPr>
          <w:noProof/>
        </w:rPr>
        <w:t>Alam M, Alam MS, Roman M, Tufail M, Khan MU, Khan MT (2020) Real-Time Machine-Learning Based Crop/Weed Detection and Classification for Variable-Rate Spraying in Precision Agriculture. 2020 7th Int Conf Electr Electron Eng ICEEE 2020:273–280</w:t>
      </w:r>
    </w:p>
    <w:p w14:paraId="2FC9BF88" w14:textId="77777777" w:rsidR="00A62BF0" w:rsidRPr="00A62BF0" w:rsidRDefault="00A62BF0" w:rsidP="00A62BF0">
      <w:pPr>
        <w:autoSpaceDN w:val="0"/>
        <w:adjustRightInd w:val="0"/>
        <w:ind w:left="480" w:hanging="480"/>
        <w:rPr>
          <w:noProof/>
        </w:rPr>
      </w:pPr>
      <w:r w:rsidRPr="00A62BF0">
        <w:rPr>
          <w:noProof/>
        </w:rPr>
        <w:t>Åstrand B, Baerveldt AJ (2002) An agricultural mobile robot with vision-based perception for mechanical weed control. Auton Robots 13:12–35</w:t>
      </w:r>
    </w:p>
    <w:p w14:paraId="69C5A1D7" w14:textId="77777777" w:rsidR="00A62BF0" w:rsidRPr="00A62BF0" w:rsidRDefault="00A62BF0" w:rsidP="00A62BF0">
      <w:pPr>
        <w:autoSpaceDN w:val="0"/>
        <w:adjustRightInd w:val="0"/>
        <w:ind w:left="480" w:hanging="480"/>
        <w:rPr>
          <w:noProof/>
        </w:rPr>
      </w:pPr>
      <w:r w:rsidRPr="00A62BF0">
        <w:rPr>
          <w:noProof/>
        </w:rPr>
        <w:t>Backes AR, Bruno OM (2009) Plant leaf identification using multi-scale fractal dimension. Lect Notes Comput Sci (including Subser Lect Notes Artif Intell Lect Notes Bioinformatics) 5716 LNCS:143–150</w:t>
      </w:r>
    </w:p>
    <w:p w14:paraId="5DDEA259" w14:textId="77777777" w:rsidR="00A62BF0" w:rsidRPr="00A62BF0" w:rsidRDefault="00A62BF0" w:rsidP="00A62BF0">
      <w:pPr>
        <w:autoSpaceDN w:val="0"/>
        <w:adjustRightInd w:val="0"/>
        <w:ind w:left="480" w:hanging="480"/>
        <w:rPr>
          <w:noProof/>
        </w:rPr>
      </w:pPr>
      <w:r w:rsidRPr="00A62BF0">
        <w:rPr>
          <w:noProof/>
        </w:rPr>
        <w:t>Burks TF, Shearer SA, Gates RS, Donohue KD (2000a) Backpropagation neural network design and evaluation for classifying weed species using color image texture. Trans ASAE 43:1029–1037</w:t>
      </w:r>
    </w:p>
    <w:p w14:paraId="41072A17" w14:textId="77777777" w:rsidR="00A62BF0" w:rsidRPr="00A62BF0" w:rsidRDefault="00A62BF0" w:rsidP="00A62BF0">
      <w:pPr>
        <w:autoSpaceDN w:val="0"/>
        <w:adjustRightInd w:val="0"/>
        <w:ind w:left="480" w:hanging="480"/>
        <w:rPr>
          <w:noProof/>
        </w:rPr>
      </w:pPr>
      <w:r w:rsidRPr="00A62BF0">
        <w:rPr>
          <w:noProof/>
        </w:rPr>
        <w:t>Burks TF, Shearer SA, Heath JR, Donohue KD (2005) Evaluation of neural-network classifiers for weed species discrimination. Biosyst Eng 91:293–304</w:t>
      </w:r>
    </w:p>
    <w:p w14:paraId="4AE69490" w14:textId="77777777" w:rsidR="00A62BF0" w:rsidRPr="00A62BF0" w:rsidRDefault="00A62BF0" w:rsidP="00A62BF0">
      <w:pPr>
        <w:autoSpaceDN w:val="0"/>
        <w:adjustRightInd w:val="0"/>
        <w:ind w:left="480" w:hanging="480"/>
        <w:rPr>
          <w:noProof/>
        </w:rPr>
      </w:pPr>
      <w:r w:rsidRPr="00A62BF0">
        <w:rPr>
          <w:noProof/>
        </w:rPr>
        <w:t>Burks TF, Shearer SA, Payne FA (2000b) Classification of weed species using color texture features and discriminant analysis. Trans ASAE 43:441–448</w:t>
      </w:r>
    </w:p>
    <w:p w14:paraId="0ADE3AD9" w14:textId="77777777" w:rsidR="00A62BF0" w:rsidRPr="00A62BF0" w:rsidRDefault="00A62BF0" w:rsidP="00A62BF0">
      <w:pPr>
        <w:autoSpaceDN w:val="0"/>
        <w:adjustRightInd w:val="0"/>
        <w:ind w:left="480" w:hanging="480"/>
        <w:rPr>
          <w:noProof/>
        </w:rPr>
      </w:pPr>
      <w:r w:rsidRPr="00A62BF0">
        <w:rPr>
          <w:noProof/>
        </w:rPr>
        <w:t>de Camargo T, Schirrmann M, Landwehr N, Dammer KH, Pflanz M (2021) Optimized deep learning model as a basis for fast UAV mapping of weed species in winter wheat crops. Remote Sens 13:1704</w:t>
      </w:r>
    </w:p>
    <w:p w14:paraId="0A8444D7" w14:textId="77777777" w:rsidR="00A62BF0" w:rsidRPr="00A62BF0" w:rsidRDefault="00A62BF0" w:rsidP="00A62BF0">
      <w:pPr>
        <w:autoSpaceDN w:val="0"/>
        <w:adjustRightInd w:val="0"/>
        <w:ind w:left="480" w:hanging="480"/>
        <w:rPr>
          <w:noProof/>
        </w:rPr>
      </w:pPr>
      <w:r w:rsidRPr="00A62BF0">
        <w:rPr>
          <w:noProof/>
        </w:rPr>
        <w:t>Chen Y, Wu Z, Zhao B, Fan C, Shi S (2021) Weed and Corn Seedling Detection in Field Based on Multi Feature Fusion and Support Vector Machine. Sensors 21:212</w:t>
      </w:r>
    </w:p>
    <w:p w14:paraId="0F51B3D1" w14:textId="77777777" w:rsidR="00A62BF0" w:rsidRPr="00A62BF0" w:rsidRDefault="00A62BF0" w:rsidP="00A62BF0">
      <w:pPr>
        <w:autoSpaceDN w:val="0"/>
        <w:adjustRightInd w:val="0"/>
        <w:ind w:left="480" w:hanging="480"/>
        <w:rPr>
          <w:noProof/>
        </w:rPr>
      </w:pPr>
      <w:r w:rsidRPr="00A62BF0">
        <w:rPr>
          <w:noProof/>
        </w:rPr>
        <w:t>Cope JS, Remagnino P, Barman S, Wilkin P (2010) Plant texture classification using gabor co-occurrences. Lect Notes Comput Sci (including Subser Lect Notes Artif Intell Lect Notes Bioinformatics) 6454 LNCS:669–677</w:t>
      </w:r>
    </w:p>
    <w:p w14:paraId="4C6C05E2" w14:textId="77777777" w:rsidR="00A62BF0" w:rsidRPr="00A62BF0" w:rsidRDefault="00A62BF0" w:rsidP="00A62BF0">
      <w:pPr>
        <w:autoSpaceDN w:val="0"/>
        <w:adjustRightInd w:val="0"/>
        <w:ind w:left="480" w:hanging="480"/>
        <w:rPr>
          <w:noProof/>
        </w:rPr>
      </w:pPr>
      <w:r w:rsidRPr="00A62BF0">
        <w:rPr>
          <w:noProof/>
        </w:rPr>
        <w:t>Du JX, Wang XF, Zhang GJ (2007) Leaf shape based plant species recognition. Appl Math Comput 185:883–893</w:t>
      </w:r>
    </w:p>
    <w:p w14:paraId="672A8857" w14:textId="77777777" w:rsidR="00A62BF0" w:rsidRPr="00A62BF0" w:rsidRDefault="00A62BF0" w:rsidP="00A62BF0">
      <w:pPr>
        <w:autoSpaceDN w:val="0"/>
        <w:adjustRightInd w:val="0"/>
        <w:ind w:left="480" w:hanging="480"/>
        <w:rPr>
          <w:noProof/>
        </w:rPr>
      </w:pPr>
      <w:r w:rsidRPr="00A62BF0">
        <w:rPr>
          <w:noProof/>
        </w:rPr>
        <w:t>Dyrmann M, Christiansen P (2014) Automated Classification of Seedlings Using Computer Vision: Pattern Recognition of Seedlings Combining Features of Plants and Leaves for Improved Discrimination. Aarhus University</w:t>
      </w:r>
    </w:p>
    <w:p w14:paraId="65BD5841" w14:textId="77777777" w:rsidR="00A62BF0" w:rsidRPr="00A62BF0" w:rsidRDefault="00A62BF0" w:rsidP="00A62BF0">
      <w:pPr>
        <w:autoSpaceDN w:val="0"/>
        <w:adjustRightInd w:val="0"/>
        <w:ind w:left="480" w:hanging="480"/>
        <w:rPr>
          <w:noProof/>
        </w:rPr>
      </w:pPr>
      <w:r w:rsidRPr="00A62BF0">
        <w:rPr>
          <w:noProof/>
        </w:rPr>
        <w:t>Dyrmann M, Karstoft H, Midtiby HS (2016) Plant species classification using deep convolutional neural network. Biosyst Eng 151:72–80</w:t>
      </w:r>
    </w:p>
    <w:p w14:paraId="2BEFAFF9" w14:textId="77777777" w:rsidR="00A62BF0" w:rsidRPr="00A62BF0" w:rsidRDefault="00A62BF0" w:rsidP="00A62BF0">
      <w:pPr>
        <w:autoSpaceDN w:val="0"/>
        <w:adjustRightInd w:val="0"/>
        <w:ind w:left="480" w:hanging="480"/>
        <w:rPr>
          <w:noProof/>
        </w:rPr>
      </w:pPr>
      <w:r w:rsidRPr="00A62BF0">
        <w:rPr>
          <w:noProof/>
        </w:rPr>
        <w:t>El-Faki MS, Zhang N, Peterson DE (2000) Weed detection using color machine vision. Trans Am Soc Agric Eng 43:1969–1978</w:t>
      </w:r>
    </w:p>
    <w:p w14:paraId="253EAEB0" w14:textId="77777777" w:rsidR="00A62BF0" w:rsidRPr="00A62BF0" w:rsidRDefault="00A62BF0" w:rsidP="00A62BF0">
      <w:pPr>
        <w:autoSpaceDN w:val="0"/>
        <w:adjustRightInd w:val="0"/>
        <w:ind w:left="480" w:hanging="480"/>
        <w:rPr>
          <w:noProof/>
        </w:rPr>
      </w:pPr>
      <w:r w:rsidRPr="00A62BF0">
        <w:rPr>
          <w:noProof/>
        </w:rPr>
        <w:t>Farkhani S, Skovsen SK, Dyrmann M, Jørgensen RN, Karstoft H (2021) Weed classification using explainable multi-resolution slot attention. Sensors 21:6705</w:t>
      </w:r>
    </w:p>
    <w:p w14:paraId="70C0577F" w14:textId="77777777" w:rsidR="00A62BF0" w:rsidRPr="00A62BF0" w:rsidRDefault="00A62BF0" w:rsidP="00A62BF0">
      <w:pPr>
        <w:autoSpaceDN w:val="0"/>
        <w:adjustRightInd w:val="0"/>
        <w:ind w:left="480" w:hanging="480"/>
        <w:rPr>
          <w:noProof/>
        </w:rPr>
      </w:pPr>
      <w:r w:rsidRPr="00A62BF0">
        <w:rPr>
          <w:noProof/>
        </w:rPr>
        <w:t>Gebhardt S, Kühbauch W (2007) A new algorithm for automatic Rumex obtusifolius detection in digital images using colour and texture features and the influence of image resolution. Precis Agric 8:1–13</w:t>
      </w:r>
    </w:p>
    <w:p w14:paraId="1DE9A0DE" w14:textId="77777777" w:rsidR="00A62BF0" w:rsidRPr="00A62BF0" w:rsidRDefault="00A62BF0" w:rsidP="00A62BF0">
      <w:pPr>
        <w:autoSpaceDN w:val="0"/>
        <w:adjustRightInd w:val="0"/>
        <w:ind w:left="480" w:hanging="480"/>
        <w:rPr>
          <w:noProof/>
        </w:rPr>
      </w:pPr>
      <w:r w:rsidRPr="00A62BF0">
        <w:rPr>
          <w:noProof/>
        </w:rPr>
        <w:t>Gebhardt S, Schellberg J, Lock R, Kühbauch W (2006) Identification of broad-leaved dock (Rumex obtusifolius L.) on grassland by means of digital image processing. Precis Agric 7:165–178</w:t>
      </w:r>
    </w:p>
    <w:p w14:paraId="26CD36B2" w14:textId="77777777" w:rsidR="00A62BF0" w:rsidRPr="00A62BF0" w:rsidRDefault="00A62BF0" w:rsidP="00A62BF0">
      <w:pPr>
        <w:autoSpaceDN w:val="0"/>
        <w:adjustRightInd w:val="0"/>
        <w:ind w:left="480" w:hanging="480"/>
        <w:rPr>
          <w:noProof/>
        </w:rPr>
      </w:pPr>
      <w:r w:rsidRPr="00A62BF0">
        <w:rPr>
          <w:noProof/>
        </w:rPr>
        <w:t>Gerhards R, Nabout A, Sökefeld M, Kühbauch W, Eldin HAN (1993) Automatische Erkennung von zehn Unkrautarten mit Hilfe digitaler Bildverarbeitung und Fouriertransformation. J Agron Crop Sci 171:321–328</w:t>
      </w:r>
    </w:p>
    <w:p w14:paraId="29B82089" w14:textId="77777777" w:rsidR="00A62BF0" w:rsidRPr="00A62BF0" w:rsidRDefault="00A62BF0" w:rsidP="00A62BF0">
      <w:pPr>
        <w:autoSpaceDN w:val="0"/>
        <w:adjustRightInd w:val="0"/>
        <w:ind w:left="480" w:hanging="480"/>
        <w:rPr>
          <w:noProof/>
        </w:rPr>
      </w:pPr>
      <w:r w:rsidRPr="00A62BF0">
        <w:rPr>
          <w:noProof/>
        </w:rPr>
        <w:lastRenderedPageBreak/>
        <w:t>Giselsson TM, Midtiby HS, Jørgensen RN (2013) Seedling discrimination with shape features derived from a distance transform. Sensors 13:5585–5602</w:t>
      </w:r>
    </w:p>
    <w:p w14:paraId="17C4E164" w14:textId="77777777" w:rsidR="00A62BF0" w:rsidRPr="00A62BF0" w:rsidRDefault="00A62BF0" w:rsidP="00A62BF0">
      <w:pPr>
        <w:autoSpaceDN w:val="0"/>
        <w:adjustRightInd w:val="0"/>
        <w:ind w:left="480" w:hanging="480"/>
        <w:rPr>
          <w:noProof/>
        </w:rPr>
      </w:pPr>
      <w:r w:rsidRPr="00A62BF0">
        <w:rPr>
          <w:noProof/>
        </w:rPr>
        <w:t>Golzarian MR, Frick RA (2011) Classification of images of wheat, ryegrass and brome grass species at early growth stages using principal component analysis. Plant Methods 7:28</w:t>
      </w:r>
    </w:p>
    <w:p w14:paraId="770786F3" w14:textId="77777777" w:rsidR="00A62BF0" w:rsidRPr="00A62BF0" w:rsidRDefault="00A62BF0" w:rsidP="00A62BF0">
      <w:pPr>
        <w:autoSpaceDN w:val="0"/>
        <w:adjustRightInd w:val="0"/>
        <w:ind w:left="480" w:hanging="480"/>
        <w:rPr>
          <w:noProof/>
        </w:rPr>
      </w:pPr>
      <w:r w:rsidRPr="00A62BF0">
        <w:rPr>
          <w:noProof/>
        </w:rPr>
        <w:t>Grinblat GL, Uzal LC, Larese MG, Granitto PM (2016) Deep learning for plant identification using vein morphological patterns. Comput Electron Agric 127:418–424</w:t>
      </w:r>
    </w:p>
    <w:p w14:paraId="76D11F5F" w14:textId="77777777" w:rsidR="00A62BF0" w:rsidRPr="00A62BF0" w:rsidRDefault="00A62BF0" w:rsidP="00A62BF0">
      <w:pPr>
        <w:autoSpaceDN w:val="0"/>
        <w:adjustRightInd w:val="0"/>
        <w:ind w:left="480" w:hanging="480"/>
        <w:rPr>
          <w:noProof/>
        </w:rPr>
      </w:pPr>
      <w:r w:rsidRPr="00A62BF0">
        <w:rPr>
          <w:noProof/>
        </w:rPr>
        <w:t>Guyer D, Miles G, Schreiber M, Mitchell O, Vanderbilt V (1986) Machine Vision and Image Processing for Plant Identification. Trans ASAE 29:1500–1507</w:t>
      </w:r>
    </w:p>
    <w:p w14:paraId="4FAD6C88" w14:textId="77777777" w:rsidR="00A62BF0" w:rsidRPr="00A62BF0" w:rsidRDefault="00A62BF0" w:rsidP="00A62BF0">
      <w:pPr>
        <w:autoSpaceDN w:val="0"/>
        <w:adjustRightInd w:val="0"/>
        <w:ind w:left="480" w:hanging="480"/>
        <w:rPr>
          <w:noProof/>
        </w:rPr>
      </w:pPr>
      <w:r w:rsidRPr="00A62BF0">
        <w:rPr>
          <w:noProof/>
        </w:rPr>
        <w:t>Herrera PJ, Dorado J, Ribeiro Á (2014) A novel approach for weed type classification based on shape descriptors and a fuzzy decision-making method. Sensors 14:15304–15324</w:t>
      </w:r>
    </w:p>
    <w:p w14:paraId="4B298256" w14:textId="77777777" w:rsidR="00A62BF0" w:rsidRPr="00A62BF0" w:rsidRDefault="00A62BF0" w:rsidP="00A62BF0">
      <w:pPr>
        <w:autoSpaceDN w:val="0"/>
        <w:adjustRightInd w:val="0"/>
        <w:ind w:left="480" w:hanging="480"/>
        <w:rPr>
          <w:noProof/>
        </w:rPr>
      </w:pPr>
      <w:r w:rsidRPr="00A62BF0">
        <w:rPr>
          <w:noProof/>
        </w:rPr>
        <w:t>Hu K, Coleman G, Zeng S, Wang Z, Walsh M (2020) Graph weeds net: A graph-based deep learning method for weed recognition. Comput Electron Agric 174:105520</w:t>
      </w:r>
    </w:p>
    <w:p w14:paraId="1279EA6C" w14:textId="77777777" w:rsidR="00A62BF0" w:rsidRPr="00A62BF0" w:rsidRDefault="00A62BF0" w:rsidP="00A62BF0">
      <w:pPr>
        <w:autoSpaceDN w:val="0"/>
        <w:adjustRightInd w:val="0"/>
        <w:ind w:left="480" w:hanging="480"/>
        <w:rPr>
          <w:noProof/>
        </w:rPr>
      </w:pPr>
      <w:r w:rsidRPr="00A62BF0">
        <w:rPr>
          <w:noProof/>
        </w:rPr>
        <w:t>Hussain N, Farooque AA, Schumann AW, Abbas F, Acharya B, McKenzie-Gopsill A, Barrett R, Afzaal H, Zaman QU, Cheema MJM (2021) Application of deep learning to detect Lamb’s quarters (Chenopodium album L.) in potato fields of Atlantic Canada. Comput Electron Agric 182:106040</w:t>
      </w:r>
    </w:p>
    <w:p w14:paraId="6A22E828" w14:textId="77777777" w:rsidR="00A62BF0" w:rsidRPr="00A62BF0" w:rsidRDefault="00A62BF0" w:rsidP="00A62BF0">
      <w:pPr>
        <w:autoSpaceDN w:val="0"/>
        <w:adjustRightInd w:val="0"/>
        <w:ind w:left="480" w:hanging="480"/>
        <w:rPr>
          <w:noProof/>
        </w:rPr>
      </w:pPr>
      <w:r w:rsidRPr="00A62BF0">
        <w:rPr>
          <w:noProof/>
        </w:rPr>
        <w:t>Islam N, Rashid MM, Wibowo S, Xu CY, Morshed A, Wasimi SA, Moore S, Rahman SM (2021) Early weed detection using image processing and machine learning techniques in an Australian chilli farm. Agriculture 11:387</w:t>
      </w:r>
    </w:p>
    <w:p w14:paraId="583125D7" w14:textId="77777777" w:rsidR="00A62BF0" w:rsidRPr="00A62BF0" w:rsidRDefault="00A62BF0" w:rsidP="00A62BF0">
      <w:pPr>
        <w:autoSpaceDN w:val="0"/>
        <w:adjustRightInd w:val="0"/>
        <w:ind w:left="480" w:hanging="480"/>
        <w:rPr>
          <w:noProof/>
        </w:rPr>
      </w:pPr>
      <w:r w:rsidRPr="00A62BF0">
        <w:rPr>
          <w:noProof/>
        </w:rPr>
        <w:t>Jiang H, Zhang C, Qiao Y, Zhang Z, Zhang W, Song C (2020) CNN feature based graph convolutional network for weed and crop recognition in smart farming. Comput Electron Agric 174:105450</w:t>
      </w:r>
    </w:p>
    <w:p w14:paraId="708584BD" w14:textId="77777777" w:rsidR="00A62BF0" w:rsidRPr="00A62BF0" w:rsidRDefault="00A62BF0" w:rsidP="00A62BF0">
      <w:pPr>
        <w:autoSpaceDN w:val="0"/>
        <w:adjustRightInd w:val="0"/>
        <w:ind w:left="480" w:hanging="480"/>
        <w:rPr>
          <w:noProof/>
        </w:rPr>
      </w:pPr>
      <w:r w:rsidRPr="00A62BF0">
        <w:rPr>
          <w:noProof/>
        </w:rPr>
        <w:t>Kazmi W, Garcia-Ruiz F, Nielsen J, Rasmussen J, Andersen HJ (2015a) Exploiting affine invariant regions and leaf edge shapes for weed detection. Comput Electron Agric 118:290–299</w:t>
      </w:r>
    </w:p>
    <w:p w14:paraId="4D424C7B" w14:textId="77777777" w:rsidR="00A62BF0" w:rsidRPr="00A62BF0" w:rsidRDefault="00A62BF0" w:rsidP="00A62BF0">
      <w:pPr>
        <w:autoSpaceDN w:val="0"/>
        <w:adjustRightInd w:val="0"/>
        <w:ind w:left="480" w:hanging="480"/>
        <w:rPr>
          <w:noProof/>
        </w:rPr>
      </w:pPr>
      <w:r w:rsidRPr="00A62BF0">
        <w:rPr>
          <w:noProof/>
        </w:rPr>
        <w:t>Kazmi W, Garcia-Ruiz FJ, Nielsen J, Rasmussen J, Jørgen Andersen H (2015b) Detecting creeping thistle in sugar beet fields using vegetation indices. Comput Electron Agric 112:10–19</w:t>
      </w:r>
    </w:p>
    <w:p w14:paraId="037CF469" w14:textId="77777777" w:rsidR="00A62BF0" w:rsidRPr="00A62BF0" w:rsidRDefault="00A62BF0" w:rsidP="00A62BF0">
      <w:pPr>
        <w:autoSpaceDN w:val="0"/>
        <w:adjustRightInd w:val="0"/>
        <w:ind w:left="480" w:hanging="480"/>
        <w:rPr>
          <w:noProof/>
        </w:rPr>
      </w:pPr>
      <w:r w:rsidRPr="00A62BF0">
        <w:rPr>
          <w:noProof/>
        </w:rPr>
        <w:t>Khan S, Tufail M, Khan MT, Khan ZA, Anwar S (2021) Deep learning-based identification system of weeds and crops in strawberry and pea fields for a precision agriculture sprayer. Precis Agric 22:1711–1727</w:t>
      </w:r>
    </w:p>
    <w:p w14:paraId="6BB91EEF" w14:textId="77777777" w:rsidR="00A62BF0" w:rsidRPr="00A62BF0" w:rsidRDefault="00A62BF0" w:rsidP="00A62BF0">
      <w:pPr>
        <w:autoSpaceDN w:val="0"/>
        <w:adjustRightInd w:val="0"/>
        <w:ind w:left="480" w:hanging="480"/>
        <w:rPr>
          <w:noProof/>
        </w:rPr>
      </w:pPr>
      <w:r w:rsidRPr="00A62BF0">
        <w:rPr>
          <w:noProof/>
        </w:rPr>
        <w:t>Kounalakis T, Triantafyllidis GA, Nalpantidis L (2019) Deep learning-based visual recognition of rumex for robotic precision farming. Comput Electron Agric 165:104973</w:t>
      </w:r>
    </w:p>
    <w:p w14:paraId="37E498E8" w14:textId="77777777" w:rsidR="00A62BF0" w:rsidRPr="00A62BF0" w:rsidRDefault="00A62BF0" w:rsidP="00A62BF0">
      <w:pPr>
        <w:autoSpaceDN w:val="0"/>
        <w:adjustRightInd w:val="0"/>
        <w:ind w:left="480" w:hanging="480"/>
        <w:rPr>
          <w:noProof/>
        </w:rPr>
      </w:pPr>
      <w:r w:rsidRPr="00A62BF0">
        <w:rPr>
          <w:noProof/>
        </w:rPr>
        <w:t>Larese MG, Bayá AE, Craviotto RM, Arango MR, Gallo C, Granitto PM (2014) Multiscale recognition of legume varieties based on leaf venation images. Expert Syst Appl 41:4638–4647</w:t>
      </w:r>
    </w:p>
    <w:p w14:paraId="57CACD47" w14:textId="77777777" w:rsidR="00A62BF0" w:rsidRPr="00A62BF0" w:rsidRDefault="00A62BF0" w:rsidP="00A62BF0">
      <w:pPr>
        <w:autoSpaceDN w:val="0"/>
        <w:adjustRightInd w:val="0"/>
        <w:ind w:left="480" w:hanging="480"/>
        <w:rPr>
          <w:noProof/>
        </w:rPr>
      </w:pPr>
      <w:r w:rsidRPr="00A62BF0">
        <w:rPr>
          <w:noProof/>
        </w:rPr>
        <w:t>Latte M V., Shidnal S, Anami BS, Kuligod VB (2015) A Combined Color and Texture Features Based Methodology for Recognition of Crop Field Image. Int J Signal Process Image Process Pattern Recognit 8:287–302</w:t>
      </w:r>
    </w:p>
    <w:p w14:paraId="1A320432" w14:textId="77777777" w:rsidR="00A62BF0" w:rsidRPr="00A62BF0" w:rsidRDefault="00A62BF0" w:rsidP="00A62BF0">
      <w:pPr>
        <w:autoSpaceDN w:val="0"/>
        <w:adjustRightInd w:val="0"/>
        <w:ind w:left="480" w:hanging="480"/>
        <w:rPr>
          <w:noProof/>
        </w:rPr>
      </w:pPr>
      <w:r w:rsidRPr="00A62BF0">
        <w:rPr>
          <w:noProof/>
        </w:rPr>
        <w:t>Lee SH, Chan CS, Mayo SJ, Remagnino P (2017) How deep learning extracts and learns leaf features for plant classification. Pattern Recognit 71:1–13</w:t>
      </w:r>
    </w:p>
    <w:p w14:paraId="0BD7BF1E" w14:textId="77777777" w:rsidR="00A62BF0" w:rsidRPr="00A62BF0" w:rsidRDefault="00A62BF0" w:rsidP="00A62BF0">
      <w:pPr>
        <w:autoSpaceDN w:val="0"/>
        <w:adjustRightInd w:val="0"/>
        <w:ind w:left="480" w:hanging="480"/>
        <w:rPr>
          <w:noProof/>
        </w:rPr>
      </w:pPr>
      <w:r w:rsidRPr="00A62BF0">
        <w:rPr>
          <w:noProof/>
        </w:rPr>
        <w:t>Lin C (2009) A support vector machine embedded weed identification system. University of Illinois. 106 p</w:t>
      </w:r>
    </w:p>
    <w:p w14:paraId="6ECBAA47" w14:textId="77777777" w:rsidR="00A62BF0" w:rsidRPr="00A62BF0" w:rsidRDefault="00A62BF0" w:rsidP="00A62BF0">
      <w:pPr>
        <w:autoSpaceDN w:val="0"/>
        <w:adjustRightInd w:val="0"/>
        <w:ind w:left="480" w:hanging="480"/>
        <w:rPr>
          <w:noProof/>
        </w:rPr>
      </w:pPr>
      <w:r w:rsidRPr="00A62BF0">
        <w:rPr>
          <w:noProof/>
        </w:rPr>
        <w:t>Neto JC, Meyer GE, Jones DD, Samal AK (2006) Plant species identification using Elliptic Fourier leaf shape analysis. Comput Electron Agric 50:121–134</w:t>
      </w:r>
    </w:p>
    <w:p w14:paraId="16505178" w14:textId="77777777" w:rsidR="00A62BF0" w:rsidRPr="00A62BF0" w:rsidRDefault="00A62BF0" w:rsidP="00A62BF0">
      <w:pPr>
        <w:autoSpaceDN w:val="0"/>
        <w:adjustRightInd w:val="0"/>
        <w:ind w:left="480" w:hanging="480"/>
        <w:rPr>
          <w:noProof/>
        </w:rPr>
      </w:pPr>
      <w:r w:rsidRPr="00A62BF0">
        <w:rPr>
          <w:noProof/>
        </w:rPr>
        <w:t xml:space="preserve">Olsen A, Konovalov DA, Philippa B, Ridd P, Wood JC, Johns J, Banks W, Girgenti B, Kenny O, Whinney J, Calvert B, Azghadi MR, White RD (2019) DeepWeeds: A multiclass weed </w:t>
      </w:r>
      <w:r w:rsidRPr="00A62BF0">
        <w:rPr>
          <w:noProof/>
        </w:rPr>
        <w:lastRenderedPageBreak/>
        <w:t>species image dataset for deep learning. Sci Rep 9:1–12</w:t>
      </w:r>
    </w:p>
    <w:p w14:paraId="22521CD2" w14:textId="77777777" w:rsidR="00A62BF0" w:rsidRPr="00A62BF0" w:rsidRDefault="00A62BF0" w:rsidP="00A62BF0">
      <w:pPr>
        <w:autoSpaceDN w:val="0"/>
        <w:adjustRightInd w:val="0"/>
        <w:ind w:left="480" w:hanging="480"/>
        <w:rPr>
          <w:noProof/>
        </w:rPr>
      </w:pPr>
      <w:r w:rsidRPr="00A62BF0">
        <w:rPr>
          <w:noProof/>
        </w:rPr>
        <w:t>Peteinatos GG, Reichel P, Karouta J, Andújar D, Gerhards R (2020) Weed identification in Maize, sunflower, and potatoes with the aid of convolutional neural networks. Remote Sens 12:1–22</w:t>
      </w:r>
    </w:p>
    <w:p w14:paraId="43286EEB" w14:textId="77777777" w:rsidR="00A62BF0" w:rsidRPr="00A62BF0" w:rsidRDefault="00A62BF0" w:rsidP="00A62BF0">
      <w:pPr>
        <w:autoSpaceDN w:val="0"/>
        <w:adjustRightInd w:val="0"/>
        <w:ind w:left="480" w:hanging="480"/>
        <w:rPr>
          <w:noProof/>
        </w:rPr>
      </w:pPr>
      <w:r w:rsidRPr="00A62BF0">
        <w:rPr>
          <w:noProof/>
        </w:rPr>
        <w:t>Petry W, Kühbauch W (1989) Automatic distinction of weed species using form parameters by means of digital image processing. J Agron Crop Sci 163:345–351</w:t>
      </w:r>
    </w:p>
    <w:p w14:paraId="013403EB" w14:textId="77777777" w:rsidR="00A62BF0" w:rsidRPr="00A62BF0" w:rsidRDefault="00A62BF0" w:rsidP="00A62BF0">
      <w:pPr>
        <w:autoSpaceDN w:val="0"/>
        <w:adjustRightInd w:val="0"/>
        <w:ind w:left="480" w:hanging="480"/>
        <w:rPr>
          <w:noProof/>
        </w:rPr>
      </w:pPr>
      <w:r w:rsidRPr="00A62BF0">
        <w:rPr>
          <w:noProof/>
        </w:rPr>
        <w:t>dos Santos Ferreira A, Matte Freitas D, Gonçalves da Silva G, Pistori H, Theophilo Folhes M (2017) Weed detection in soybean crops using ConvNets. Comput Electron Agric 143:314–324</w:t>
      </w:r>
    </w:p>
    <w:p w14:paraId="4386F9FB" w14:textId="77777777" w:rsidR="00A62BF0" w:rsidRPr="00A62BF0" w:rsidRDefault="00A62BF0" w:rsidP="00A62BF0">
      <w:pPr>
        <w:autoSpaceDN w:val="0"/>
        <w:adjustRightInd w:val="0"/>
        <w:ind w:left="480" w:hanging="480"/>
        <w:rPr>
          <w:noProof/>
        </w:rPr>
      </w:pPr>
      <w:r w:rsidRPr="00A62BF0">
        <w:rPr>
          <w:noProof/>
        </w:rPr>
        <w:t>Shearer SA, Holmes RG (1990) Plant identification using color co-occurrence matrices. Trans ASAE 33:1237–1244</w:t>
      </w:r>
    </w:p>
    <w:p w14:paraId="2C30E116" w14:textId="77777777" w:rsidR="00A62BF0" w:rsidRPr="00A62BF0" w:rsidRDefault="00A62BF0" w:rsidP="00A62BF0">
      <w:pPr>
        <w:autoSpaceDN w:val="0"/>
        <w:adjustRightInd w:val="0"/>
        <w:ind w:left="480" w:hanging="480"/>
        <w:rPr>
          <w:noProof/>
        </w:rPr>
      </w:pPr>
      <w:r w:rsidRPr="00A62BF0">
        <w:rPr>
          <w:noProof/>
        </w:rPr>
        <w:t>Subeesh A, Bhole S, Singh K, Chandel NS, Rajwade YA, Rao KVR, Kumar SP, Jat D (2022) Deep convolutional neural network models for weed detection in polyhouse grown bell peppers. Artif Intell Agric 6:47–54</w:t>
      </w:r>
    </w:p>
    <w:p w14:paraId="6A37D232" w14:textId="77777777" w:rsidR="00A62BF0" w:rsidRPr="00A62BF0" w:rsidRDefault="00A62BF0" w:rsidP="00A62BF0">
      <w:pPr>
        <w:autoSpaceDN w:val="0"/>
        <w:adjustRightInd w:val="0"/>
        <w:ind w:left="480" w:hanging="480"/>
        <w:rPr>
          <w:noProof/>
        </w:rPr>
      </w:pPr>
      <w:r w:rsidRPr="00A62BF0">
        <w:rPr>
          <w:noProof/>
        </w:rPr>
        <w:t>Suh HK, IJsselmuiden J, Hofstee JW, van Henten EJ (2018) Transfer learning for the classification of sugar beet and volunteer potato under field conditions. Biosyst Eng 174:50–65</w:t>
      </w:r>
    </w:p>
    <w:p w14:paraId="7A87B3C2" w14:textId="77777777" w:rsidR="00A62BF0" w:rsidRPr="00A62BF0" w:rsidRDefault="00A62BF0" w:rsidP="00A62BF0">
      <w:pPr>
        <w:autoSpaceDN w:val="0"/>
        <w:adjustRightInd w:val="0"/>
        <w:ind w:left="480" w:hanging="480"/>
        <w:rPr>
          <w:noProof/>
        </w:rPr>
      </w:pPr>
      <w:r w:rsidRPr="00A62BF0">
        <w:rPr>
          <w:noProof/>
        </w:rPr>
        <w:t>Tang JL, Wang D, Zhang ZG, He LJ, Xin J, Xu Y (2017) Weed identification based on K-means feature learning combined with convolutional neural network. Comput Electron Agric 135:63–70</w:t>
      </w:r>
    </w:p>
    <w:p w14:paraId="43081363" w14:textId="77777777" w:rsidR="00A62BF0" w:rsidRPr="00A62BF0" w:rsidRDefault="00A62BF0" w:rsidP="00A62BF0">
      <w:pPr>
        <w:autoSpaceDN w:val="0"/>
        <w:adjustRightInd w:val="0"/>
        <w:ind w:left="480" w:hanging="480"/>
        <w:rPr>
          <w:noProof/>
        </w:rPr>
      </w:pPr>
      <w:r w:rsidRPr="00A62BF0">
        <w:rPr>
          <w:noProof/>
        </w:rPr>
        <w:t>Wang XF, Huang DS, Du JX, Xu H, Heutte L (2008) Classification of plant leaf images with complicated background. Appl Math Comput 205:916–926</w:t>
      </w:r>
    </w:p>
    <w:p w14:paraId="27DC84D3" w14:textId="77777777" w:rsidR="00A62BF0" w:rsidRPr="00A62BF0" w:rsidRDefault="00A62BF0" w:rsidP="00A62BF0">
      <w:pPr>
        <w:autoSpaceDN w:val="0"/>
        <w:adjustRightInd w:val="0"/>
        <w:ind w:left="480" w:hanging="480"/>
        <w:rPr>
          <w:noProof/>
        </w:rPr>
      </w:pPr>
      <w:r w:rsidRPr="00A62BF0">
        <w:rPr>
          <w:noProof/>
        </w:rPr>
        <w:t>Woebbecke D, Meyer G, Von Bargen K, Mortensen D (1995) Shape features for identifying young weeds using image analysis. Trans ASAE 38:271–281</w:t>
      </w:r>
    </w:p>
    <w:p w14:paraId="51E04D8C" w14:textId="77777777" w:rsidR="00A62BF0" w:rsidRPr="00A62BF0" w:rsidRDefault="00A62BF0" w:rsidP="00A62BF0">
      <w:pPr>
        <w:autoSpaceDN w:val="0"/>
        <w:adjustRightInd w:val="0"/>
        <w:ind w:left="480" w:hanging="480"/>
        <w:rPr>
          <w:noProof/>
        </w:rPr>
      </w:pPr>
      <w:r w:rsidRPr="00A62BF0">
        <w:rPr>
          <w:noProof/>
        </w:rPr>
        <w:t>Wu L, Wen Y (2009) Weed/corn seedling recognition by support vector machine using texture features. African J Agric Res 4:840–846</w:t>
      </w:r>
    </w:p>
    <w:p w14:paraId="250BC4DC" w14:textId="77777777" w:rsidR="00A62BF0" w:rsidRPr="00A62BF0" w:rsidRDefault="00A62BF0" w:rsidP="00A62BF0">
      <w:pPr>
        <w:autoSpaceDN w:val="0"/>
        <w:adjustRightInd w:val="0"/>
        <w:ind w:left="480" w:hanging="480"/>
        <w:rPr>
          <w:noProof/>
        </w:rPr>
      </w:pPr>
      <w:r w:rsidRPr="00A62BF0">
        <w:rPr>
          <w:noProof/>
        </w:rPr>
        <w:t>Yu J, Schumann AW, Cao Z, Sharpe SM, Boyd NS (2019) Weed Detection in Perennial Ryegrass With Deep Learning Convolutional Neural Network. Front Plant Sci 10:1422</w:t>
      </w:r>
    </w:p>
    <w:p w14:paraId="4F8BECF6" w14:textId="77777777" w:rsidR="00A62BF0" w:rsidRPr="00A62BF0" w:rsidRDefault="00A62BF0" w:rsidP="00A62BF0">
      <w:pPr>
        <w:autoSpaceDN w:val="0"/>
        <w:adjustRightInd w:val="0"/>
        <w:ind w:left="480" w:hanging="480"/>
        <w:rPr>
          <w:noProof/>
        </w:rPr>
      </w:pPr>
      <w:r w:rsidRPr="00A62BF0">
        <w:rPr>
          <w:noProof/>
        </w:rPr>
        <w:t>Yu J, Schumann AW, Sharpe SM, Li X, Boyd NS (2020) Detection of grassy weeds in bermudagrass with deep convolutional neural networks. Weed Sci 68:545–552</w:t>
      </w:r>
    </w:p>
    <w:p w14:paraId="460E6652" w14:textId="77777777" w:rsidR="00A62BF0" w:rsidRPr="00A62BF0" w:rsidRDefault="00A62BF0" w:rsidP="00A62BF0">
      <w:pPr>
        <w:autoSpaceDN w:val="0"/>
        <w:adjustRightInd w:val="0"/>
        <w:ind w:left="480" w:hanging="480"/>
        <w:rPr>
          <w:noProof/>
        </w:rPr>
      </w:pPr>
      <w:r w:rsidRPr="00A62BF0">
        <w:rPr>
          <w:noProof/>
        </w:rPr>
        <w:t>Zhang J, Maleski J, Jespersen D, Jr FCW, Rains G, Schwartz B (2021) Unmanned Aerial System-Based Weed Mapping in Sod Production Using a Convolutional Neural Network. Front Plant Sci 12:1–11</w:t>
      </w:r>
    </w:p>
    <w:p w14:paraId="3178202C" w14:textId="77777777" w:rsidR="00A62BF0" w:rsidRPr="00A62BF0" w:rsidRDefault="00A62BF0" w:rsidP="00A62BF0">
      <w:pPr>
        <w:autoSpaceDN w:val="0"/>
        <w:adjustRightInd w:val="0"/>
        <w:ind w:left="480" w:hanging="480"/>
        <w:rPr>
          <w:noProof/>
        </w:rPr>
      </w:pPr>
      <w:r w:rsidRPr="00A62BF0">
        <w:rPr>
          <w:noProof/>
        </w:rPr>
        <w:t>Zhang S, Guo J, Wang Z (2019) Combing K-means Clustering and Local Weighted Maximum Discriminant Projections for Weed Species Recognition. Front Comput Sci 1:1–11</w:t>
      </w:r>
    </w:p>
    <w:p w14:paraId="6876FD4A" w14:textId="77777777" w:rsidR="00A62BF0" w:rsidRPr="00A62BF0" w:rsidRDefault="00A62BF0" w:rsidP="00A62BF0">
      <w:pPr>
        <w:autoSpaceDN w:val="0"/>
        <w:adjustRightInd w:val="0"/>
        <w:ind w:left="480" w:hanging="480"/>
        <w:rPr>
          <w:noProof/>
        </w:rPr>
      </w:pPr>
      <w:r w:rsidRPr="00A62BF0">
        <w:rPr>
          <w:noProof/>
        </w:rPr>
        <w:t>Zheng Y, Zhu Q, Huang M, Guo Y, Qin J (2017) Maize and weed classification using color indices with support vector data description in outdoor fields. Comput Electron Agric 141:215–222</w:t>
      </w:r>
    </w:p>
    <w:p w14:paraId="37E000C3" w14:textId="77777777" w:rsidR="00A62BF0" w:rsidRPr="00A62BF0" w:rsidRDefault="00A62BF0" w:rsidP="00A62BF0">
      <w:pPr>
        <w:autoSpaceDN w:val="0"/>
        <w:adjustRightInd w:val="0"/>
        <w:ind w:left="480" w:hanging="480"/>
        <w:rPr>
          <w:noProof/>
        </w:rPr>
      </w:pPr>
      <w:r w:rsidRPr="00A62BF0">
        <w:rPr>
          <w:noProof/>
        </w:rPr>
        <w:t>Zheng YY, Kong JL, Jin XB, Wang XY, Su TL, Zuo M (2019) CropDeep: The crop vision dataset for deep-learning-based classification and detection in precision agriculture. Sensors 19:1058</w:t>
      </w:r>
    </w:p>
    <w:p w14:paraId="331B524C" w14:textId="256F3DDB" w:rsidR="00A62BF0" w:rsidRPr="00A62BF0" w:rsidRDefault="00A62BF0" w:rsidP="00A62BF0">
      <w:pPr>
        <w:rPr>
          <w:lang w:eastAsia="en-US"/>
        </w:rPr>
      </w:pPr>
      <w:r>
        <w:rPr>
          <w:lang w:eastAsia="en-US"/>
        </w:rPr>
        <w:fldChar w:fldCharType="end"/>
      </w:r>
    </w:p>
    <w:sectPr w:rsidR="00A62BF0" w:rsidRPr="00A62BF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BF0"/>
    <w:rsid w:val="001908B9"/>
    <w:rsid w:val="0025247F"/>
    <w:rsid w:val="005E0409"/>
    <w:rsid w:val="006D7750"/>
    <w:rsid w:val="007E7306"/>
    <w:rsid w:val="00A62BF0"/>
    <w:rsid w:val="00DB1E0A"/>
    <w:rsid w:val="00DD21E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BA643"/>
  <w15:chartTrackingRefBased/>
  <w15:docId w15:val="{2E010177-FEB8-4AB5-A703-ABFAE0B09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BF0"/>
    <w:pPr>
      <w:widowControl w:val="0"/>
      <w:suppressAutoHyphens/>
      <w:autoSpaceDE w:val="0"/>
      <w:spacing w:after="0" w:line="240" w:lineRule="auto"/>
    </w:pPr>
    <w:rPr>
      <w:rFonts w:ascii="Calibri" w:eastAsia="Calibri" w:hAnsi="Calibri" w:cs="Calibri"/>
      <w:sz w:val="24"/>
      <w:szCs w:val="24"/>
      <w:lang w:val="en-US" w:eastAsia="en-AU"/>
    </w:rPr>
  </w:style>
  <w:style w:type="paragraph" w:styleId="Heading1">
    <w:name w:val="heading 1"/>
    <w:basedOn w:val="Normal"/>
    <w:next w:val="Normal"/>
    <w:link w:val="Heading1Char"/>
    <w:uiPriority w:val="9"/>
    <w:qFormat/>
    <w:rsid w:val="00DD21EF"/>
    <w:pPr>
      <w:keepNext/>
      <w:keepLines/>
      <w:widowControl/>
      <w:suppressAutoHyphens w:val="0"/>
      <w:autoSpaceDE/>
      <w:spacing w:before="240" w:line="259" w:lineRule="auto"/>
      <w:outlineLvl w:val="0"/>
    </w:pPr>
    <w:rPr>
      <w:rFonts w:eastAsiaTheme="majorEastAsia" w:cstheme="majorBidi"/>
      <w:b/>
      <w:sz w:val="22"/>
      <w:szCs w:val="32"/>
      <w:lang w:eastAsia="en-US"/>
    </w:rPr>
  </w:style>
  <w:style w:type="paragraph" w:styleId="Heading2">
    <w:name w:val="heading 2"/>
    <w:basedOn w:val="Normal"/>
    <w:next w:val="Normal"/>
    <w:link w:val="Heading2Char"/>
    <w:uiPriority w:val="9"/>
    <w:unhideWhenUsed/>
    <w:qFormat/>
    <w:rsid w:val="00DD21EF"/>
    <w:pPr>
      <w:keepNext/>
      <w:keepLines/>
      <w:widowControl/>
      <w:suppressAutoHyphens w:val="0"/>
      <w:autoSpaceDE/>
      <w:spacing w:before="40" w:line="259" w:lineRule="auto"/>
      <w:outlineLvl w:val="1"/>
    </w:pPr>
    <w:rPr>
      <w:rFonts w:eastAsiaTheme="majorEastAsia" w:cstheme="majorBidi"/>
      <w:i/>
      <w:color w:val="000000" w:themeColor="text1"/>
      <w:sz w:val="22"/>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1EF"/>
    <w:rPr>
      <w:rFonts w:ascii="Calibri" w:eastAsiaTheme="majorEastAsia" w:hAnsi="Calibri" w:cstheme="majorBidi"/>
      <w:b/>
      <w:szCs w:val="32"/>
      <w:lang w:val="en-US"/>
    </w:rPr>
  </w:style>
  <w:style w:type="character" w:customStyle="1" w:styleId="Heading2Char">
    <w:name w:val="Heading 2 Char"/>
    <w:basedOn w:val="DefaultParagraphFont"/>
    <w:link w:val="Heading2"/>
    <w:uiPriority w:val="9"/>
    <w:rsid w:val="00DD21EF"/>
    <w:rPr>
      <w:rFonts w:ascii="Calibri" w:eastAsiaTheme="majorEastAsia" w:hAnsi="Calibri" w:cstheme="majorBidi"/>
      <w:i/>
      <w:color w:val="000000" w:themeColor="text1"/>
      <w:szCs w:val="26"/>
      <w:lang w:val="en-US"/>
    </w:rPr>
  </w:style>
  <w:style w:type="character" w:customStyle="1" w:styleId="Heading1Char1">
    <w:name w:val="Heading 1 Char1"/>
    <w:basedOn w:val="DefaultParagraphFont"/>
    <w:rsid w:val="00A62BF0"/>
    <w:rPr>
      <w:rFonts w:cs="Calibri"/>
      <w:b/>
      <w:bCs/>
      <w:sz w:val="38"/>
      <w:szCs w:val="3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FDDE2-8E5C-499A-9940-E8328D3C6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21530</Words>
  <Characters>122722</Characters>
  <Application>Microsoft Office Word</Application>
  <DocSecurity>0</DocSecurity>
  <Lines>1022</Lines>
  <Paragraphs>287</Paragraphs>
  <ScaleCrop>false</ScaleCrop>
  <Company/>
  <LinksUpToDate>false</LinksUpToDate>
  <CharactersWithSpaces>143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y Coleman</dc:creator>
  <cp:keywords/>
  <dc:description/>
  <cp:lastModifiedBy>Guy Coleman</cp:lastModifiedBy>
  <cp:revision>3</cp:revision>
  <dcterms:created xsi:type="dcterms:W3CDTF">2022-10-05T00:02:00Z</dcterms:created>
  <dcterms:modified xsi:type="dcterms:W3CDTF">2022-10-05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ield-crops-research</vt:lpwstr>
  </property>
  <property fmtid="{D5CDD505-2E9C-101B-9397-08002B2CF9AE}" pid="11" name="Mendeley Recent Style Name 4_1">
    <vt:lpwstr>Field Crops Research</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weed-science</vt:lpwstr>
  </property>
  <property fmtid="{D5CDD505-2E9C-101B-9397-08002B2CF9AE}" pid="15" name="Mendeley Recent Style Name 6_1">
    <vt:lpwstr>Weed Science</vt:lpwstr>
  </property>
  <property fmtid="{D5CDD505-2E9C-101B-9397-08002B2CF9AE}" pid="16" name="Mendeley Recent Style Id 7_1">
    <vt:lpwstr>http://csl.mendeley.com/styles/514166341/weed-science-society-of-america</vt:lpwstr>
  </property>
  <property fmtid="{D5CDD505-2E9C-101B-9397-08002B2CF9AE}" pid="17" name="Mendeley Recent Style Name 7_1">
    <vt:lpwstr>Weed Science Society of America - Guy Coleman2</vt:lpwstr>
  </property>
  <property fmtid="{D5CDD505-2E9C-101B-9397-08002B2CF9AE}" pid="18" name="Mendeley Recent Style Id 8_1">
    <vt:lpwstr>https://csl.mendeley.com/styles/514166341/weed-science-society-of-america</vt:lpwstr>
  </property>
  <property fmtid="{D5CDD505-2E9C-101B-9397-08002B2CF9AE}" pid="19" name="Mendeley Recent Style Name 8_1">
    <vt:lpwstr>Weed Science Society of America - Guy Coleman2</vt:lpwstr>
  </property>
  <property fmtid="{D5CDD505-2E9C-101B-9397-08002B2CF9AE}" pid="20" name="Mendeley Recent Style Id 9_1">
    <vt:lpwstr>http://www.zotero.org/styles/weed-technology</vt:lpwstr>
  </property>
  <property fmtid="{D5CDD505-2E9C-101B-9397-08002B2CF9AE}" pid="21" name="Mendeley Recent Style Name 9_1">
    <vt:lpwstr>Weed Technology</vt:lpwstr>
  </property>
  <property fmtid="{D5CDD505-2E9C-101B-9397-08002B2CF9AE}" pid="22" name="Mendeley Document_1">
    <vt:lpwstr>True</vt:lpwstr>
  </property>
  <property fmtid="{D5CDD505-2E9C-101B-9397-08002B2CF9AE}" pid="23" name="Mendeley Unique User Id_1">
    <vt:lpwstr>bbe77a33-cb53-3838-901a-6de78d968f0f</vt:lpwstr>
  </property>
  <property fmtid="{D5CDD505-2E9C-101B-9397-08002B2CF9AE}" pid="24" name="Mendeley Citation Style_1">
    <vt:lpwstr>https://csl.mendeley.com/styles/514166341/weed-science-society-of-america</vt:lpwstr>
  </property>
</Properties>
</file>